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547904">
      <w:pPr>
        <w:spacing w:line="360" w:lineRule="auto"/>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547904">
      <w:pPr>
        <w:spacing w:line="360" w:lineRule="auto"/>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r w:rsidR="001B6DA8">
        <w:rPr>
          <w:rFonts w:ascii="Verdana" w:hAnsi="Verdana" w:cstheme="minorHAnsi"/>
          <w:lang w:val="es-ES_tradnl"/>
        </w:rPr>
        <w:t>Septiembre</w:t>
      </w:r>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0B76D3F4" w14:textId="184934DF" w:rsidR="00163D4C"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4593398" w:history="1">
        <w:r w:rsidR="00163D4C" w:rsidRPr="004B4497">
          <w:rPr>
            <w:rStyle w:val="Hipervnculo"/>
            <w:noProof/>
          </w:rPr>
          <w:t>CAPÍTULO 1. INTRODUCCIÓN</w:t>
        </w:r>
        <w:r w:rsidR="00163D4C">
          <w:rPr>
            <w:noProof/>
            <w:webHidden/>
          </w:rPr>
          <w:tab/>
        </w:r>
        <w:r w:rsidR="00163D4C">
          <w:rPr>
            <w:noProof/>
            <w:webHidden/>
          </w:rPr>
          <w:fldChar w:fldCharType="begin"/>
        </w:r>
        <w:r w:rsidR="00163D4C">
          <w:rPr>
            <w:noProof/>
            <w:webHidden/>
          </w:rPr>
          <w:instrText xml:space="preserve"> PAGEREF _Toc114593398 \h </w:instrText>
        </w:r>
        <w:r w:rsidR="00163D4C">
          <w:rPr>
            <w:noProof/>
            <w:webHidden/>
          </w:rPr>
        </w:r>
        <w:r w:rsidR="00163D4C">
          <w:rPr>
            <w:noProof/>
            <w:webHidden/>
          </w:rPr>
          <w:fldChar w:fldCharType="separate"/>
        </w:r>
        <w:r w:rsidR="00163D4C">
          <w:rPr>
            <w:noProof/>
            <w:webHidden/>
          </w:rPr>
          <w:t>1</w:t>
        </w:r>
        <w:r w:rsidR="00163D4C">
          <w:rPr>
            <w:noProof/>
            <w:webHidden/>
          </w:rPr>
          <w:fldChar w:fldCharType="end"/>
        </w:r>
      </w:hyperlink>
    </w:p>
    <w:p w14:paraId="68ADEFFC" w14:textId="45C8AAB7" w:rsidR="00163D4C" w:rsidRDefault="00000000">
      <w:pPr>
        <w:pStyle w:val="TDC3"/>
        <w:tabs>
          <w:tab w:val="left" w:pos="1100"/>
          <w:tab w:val="right" w:leader="dot" w:pos="8494"/>
        </w:tabs>
        <w:rPr>
          <w:rFonts w:eastAsiaTheme="minorEastAsia"/>
          <w:noProof/>
          <w:lang w:eastAsia="es-ES"/>
        </w:rPr>
      </w:pPr>
      <w:hyperlink w:anchor="_Toc114593399" w:history="1">
        <w:r w:rsidR="00163D4C" w:rsidRPr="004B4497">
          <w:rPr>
            <w:rStyle w:val="Hipervnculo"/>
            <w:noProof/>
          </w:rPr>
          <w:t>1.1</w:t>
        </w:r>
        <w:r w:rsidR="00163D4C">
          <w:rPr>
            <w:rFonts w:eastAsiaTheme="minorEastAsia"/>
            <w:noProof/>
            <w:lang w:eastAsia="es-ES"/>
          </w:rPr>
          <w:tab/>
        </w:r>
        <w:r w:rsidR="00163D4C" w:rsidRPr="004B4497">
          <w:rPr>
            <w:rStyle w:val="Hipervnculo"/>
            <w:noProof/>
          </w:rPr>
          <w:t>Historia del movimiento</w:t>
        </w:r>
        <w:r w:rsidR="00163D4C">
          <w:rPr>
            <w:noProof/>
            <w:webHidden/>
          </w:rPr>
          <w:tab/>
        </w:r>
        <w:r w:rsidR="00163D4C">
          <w:rPr>
            <w:noProof/>
            <w:webHidden/>
          </w:rPr>
          <w:fldChar w:fldCharType="begin"/>
        </w:r>
        <w:r w:rsidR="00163D4C">
          <w:rPr>
            <w:noProof/>
            <w:webHidden/>
          </w:rPr>
          <w:instrText xml:space="preserve"> PAGEREF _Toc114593399 \h </w:instrText>
        </w:r>
        <w:r w:rsidR="00163D4C">
          <w:rPr>
            <w:noProof/>
            <w:webHidden/>
          </w:rPr>
        </w:r>
        <w:r w:rsidR="00163D4C">
          <w:rPr>
            <w:noProof/>
            <w:webHidden/>
          </w:rPr>
          <w:fldChar w:fldCharType="separate"/>
        </w:r>
        <w:r w:rsidR="00163D4C">
          <w:rPr>
            <w:noProof/>
            <w:webHidden/>
          </w:rPr>
          <w:t>3</w:t>
        </w:r>
        <w:r w:rsidR="00163D4C">
          <w:rPr>
            <w:noProof/>
            <w:webHidden/>
          </w:rPr>
          <w:fldChar w:fldCharType="end"/>
        </w:r>
      </w:hyperlink>
    </w:p>
    <w:p w14:paraId="73DC8729" w14:textId="2A9C88D2" w:rsidR="00163D4C" w:rsidRDefault="00000000">
      <w:pPr>
        <w:pStyle w:val="TDC3"/>
        <w:tabs>
          <w:tab w:val="left" w:pos="1100"/>
          <w:tab w:val="right" w:leader="dot" w:pos="8494"/>
        </w:tabs>
        <w:rPr>
          <w:rFonts w:eastAsiaTheme="minorEastAsia"/>
          <w:noProof/>
          <w:lang w:eastAsia="es-ES"/>
        </w:rPr>
      </w:pPr>
      <w:hyperlink w:anchor="_Toc114593400" w:history="1">
        <w:r w:rsidR="00163D4C" w:rsidRPr="004B4497">
          <w:rPr>
            <w:rStyle w:val="Hipervnculo"/>
            <w:noProof/>
          </w:rPr>
          <w:t>1.2.</w:t>
        </w:r>
        <w:r w:rsidR="00163D4C">
          <w:rPr>
            <w:rFonts w:eastAsiaTheme="minorEastAsia"/>
            <w:noProof/>
            <w:lang w:eastAsia="es-ES"/>
          </w:rPr>
          <w:tab/>
        </w:r>
        <w:r w:rsidR="00163D4C" w:rsidRPr="004B4497">
          <w:rPr>
            <w:rStyle w:val="Hipervnculo"/>
            <w:noProof/>
          </w:rPr>
          <w:t>Objetivo</w:t>
        </w:r>
        <w:r w:rsidR="00163D4C">
          <w:rPr>
            <w:noProof/>
            <w:webHidden/>
          </w:rPr>
          <w:tab/>
        </w:r>
        <w:r w:rsidR="00163D4C">
          <w:rPr>
            <w:noProof/>
            <w:webHidden/>
          </w:rPr>
          <w:fldChar w:fldCharType="begin"/>
        </w:r>
        <w:r w:rsidR="00163D4C">
          <w:rPr>
            <w:noProof/>
            <w:webHidden/>
          </w:rPr>
          <w:instrText xml:space="preserve"> PAGEREF _Toc114593400 \h </w:instrText>
        </w:r>
        <w:r w:rsidR="00163D4C">
          <w:rPr>
            <w:noProof/>
            <w:webHidden/>
          </w:rPr>
        </w:r>
        <w:r w:rsidR="00163D4C">
          <w:rPr>
            <w:noProof/>
            <w:webHidden/>
          </w:rPr>
          <w:fldChar w:fldCharType="separate"/>
        </w:r>
        <w:r w:rsidR="00163D4C">
          <w:rPr>
            <w:noProof/>
            <w:webHidden/>
          </w:rPr>
          <w:t>3</w:t>
        </w:r>
        <w:r w:rsidR="00163D4C">
          <w:rPr>
            <w:noProof/>
            <w:webHidden/>
          </w:rPr>
          <w:fldChar w:fldCharType="end"/>
        </w:r>
      </w:hyperlink>
    </w:p>
    <w:p w14:paraId="6E3A3052" w14:textId="56021393" w:rsidR="00163D4C" w:rsidRDefault="00000000">
      <w:pPr>
        <w:pStyle w:val="TDC3"/>
        <w:tabs>
          <w:tab w:val="left" w:pos="1100"/>
          <w:tab w:val="right" w:leader="dot" w:pos="8494"/>
        </w:tabs>
        <w:rPr>
          <w:rFonts w:eastAsiaTheme="minorEastAsia"/>
          <w:noProof/>
          <w:lang w:eastAsia="es-ES"/>
        </w:rPr>
      </w:pPr>
      <w:hyperlink w:anchor="_Toc114593401" w:history="1">
        <w:r w:rsidR="00163D4C" w:rsidRPr="004B4497">
          <w:rPr>
            <w:rStyle w:val="Hipervnculo"/>
            <w:noProof/>
          </w:rPr>
          <w:t>1.3.</w:t>
        </w:r>
        <w:r w:rsidR="00163D4C">
          <w:rPr>
            <w:rFonts w:eastAsiaTheme="minorEastAsia"/>
            <w:noProof/>
            <w:lang w:eastAsia="es-ES"/>
          </w:rPr>
          <w:tab/>
        </w:r>
        <w:r w:rsidR="00163D4C" w:rsidRPr="004B4497">
          <w:rPr>
            <w:rStyle w:val="Hipervnculo"/>
            <w:noProof/>
          </w:rPr>
          <w:t>Plan de trabajo</w:t>
        </w:r>
        <w:r w:rsidR="00163D4C">
          <w:rPr>
            <w:noProof/>
            <w:webHidden/>
          </w:rPr>
          <w:tab/>
        </w:r>
        <w:r w:rsidR="00163D4C">
          <w:rPr>
            <w:noProof/>
            <w:webHidden/>
          </w:rPr>
          <w:fldChar w:fldCharType="begin"/>
        </w:r>
        <w:r w:rsidR="00163D4C">
          <w:rPr>
            <w:noProof/>
            <w:webHidden/>
          </w:rPr>
          <w:instrText xml:space="preserve"> PAGEREF _Toc114593401 \h </w:instrText>
        </w:r>
        <w:r w:rsidR="00163D4C">
          <w:rPr>
            <w:noProof/>
            <w:webHidden/>
          </w:rPr>
        </w:r>
        <w:r w:rsidR="00163D4C">
          <w:rPr>
            <w:noProof/>
            <w:webHidden/>
          </w:rPr>
          <w:fldChar w:fldCharType="separate"/>
        </w:r>
        <w:r w:rsidR="00163D4C">
          <w:rPr>
            <w:noProof/>
            <w:webHidden/>
          </w:rPr>
          <w:t>4</w:t>
        </w:r>
        <w:r w:rsidR="00163D4C">
          <w:rPr>
            <w:noProof/>
            <w:webHidden/>
          </w:rPr>
          <w:fldChar w:fldCharType="end"/>
        </w:r>
      </w:hyperlink>
    </w:p>
    <w:p w14:paraId="495CA084" w14:textId="7731B055" w:rsidR="00163D4C" w:rsidRDefault="00000000">
      <w:pPr>
        <w:pStyle w:val="TDC1"/>
        <w:tabs>
          <w:tab w:val="right" w:leader="dot" w:pos="8494"/>
        </w:tabs>
        <w:rPr>
          <w:rFonts w:eastAsiaTheme="minorEastAsia"/>
          <w:noProof/>
          <w:lang w:eastAsia="es-ES"/>
        </w:rPr>
      </w:pPr>
      <w:hyperlink w:anchor="_Toc114593402" w:history="1">
        <w:r w:rsidR="00163D4C" w:rsidRPr="004B4497">
          <w:rPr>
            <w:rStyle w:val="Hipervnculo"/>
            <w:noProof/>
          </w:rPr>
          <w:t>CAPÍTULO 2. DISEÑO DE LAS ETAPAS</w:t>
        </w:r>
        <w:r w:rsidR="00163D4C">
          <w:rPr>
            <w:noProof/>
            <w:webHidden/>
          </w:rPr>
          <w:tab/>
        </w:r>
        <w:r w:rsidR="00163D4C">
          <w:rPr>
            <w:noProof/>
            <w:webHidden/>
          </w:rPr>
          <w:fldChar w:fldCharType="begin"/>
        </w:r>
        <w:r w:rsidR="00163D4C">
          <w:rPr>
            <w:noProof/>
            <w:webHidden/>
          </w:rPr>
          <w:instrText xml:space="preserve"> PAGEREF _Toc114593402 \h </w:instrText>
        </w:r>
        <w:r w:rsidR="00163D4C">
          <w:rPr>
            <w:noProof/>
            <w:webHidden/>
          </w:rPr>
        </w:r>
        <w:r w:rsidR="00163D4C">
          <w:rPr>
            <w:noProof/>
            <w:webHidden/>
          </w:rPr>
          <w:fldChar w:fldCharType="separate"/>
        </w:r>
        <w:r w:rsidR="00163D4C">
          <w:rPr>
            <w:noProof/>
            <w:webHidden/>
          </w:rPr>
          <w:t>6</w:t>
        </w:r>
        <w:r w:rsidR="00163D4C">
          <w:rPr>
            <w:noProof/>
            <w:webHidden/>
          </w:rPr>
          <w:fldChar w:fldCharType="end"/>
        </w:r>
      </w:hyperlink>
    </w:p>
    <w:p w14:paraId="0186C2FF" w14:textId="608A0A21" w:rsidR="00163D4C" w:rsidRDefault="00000000">
      <w:pPr>
        <w:pStyle w:val="TDC2"/>
        <w:tabs>
          <w:tab w:val="left" w:pos="660"/>
          <w:tab w:val="right" w:leader="dot" w:pos="8494"/>
        </w:tabs>
        <w:rPr>
          <w:rFonts w:eastAsiaTheme="minorEastAsia"/>
          <w:noProof/>
          <w:lang w:eastAsia="es-ES"/>
        </w:rPr>
      </w:pPr>
      <w:hyperlink w:anchor="_Toc114593403" w:history="1">
        <w:r w:rsidR="00163D4C" w:rsidRPr="004B4497">
          <w:rPr>
            <w:rStyle w:val="Hipervnculo"/>
            <w:noProof/>
          </w:rPr>
          <w:t>2.</w:t>
        </w:r>
        <w:r w:rsidR="00163D4C">
          <w:rPr>
            <w:rFonts w:eastAsiaTheme="minorEastAsia"/>
            <w:noProof/>
            <w:lang w:eastAsia="es-ES"/>
          </w:rPr>
          <w:tab/>
        </w:r>
        <w:r w:rsidR="00163D4C" w:rsidRPr="004B4497">
          <w:rPr>
            <w:rStyle w:val="Hipervnculo"/>
            <w:noProof/>
          </w:rPr>
          <w:t>Diseño</w:t>
        </w:r>
        <w:r w:rsidR="00163D4C">
          <w:rPr>
            <w:noProof/>
            <w:webHidden/>
          </w:rPr>
          <w:tab/>
        </w:r>
        <w:r w:rsidR="00163D4C">
          <w:rPr>
            <w:noProof/>
            <w:webHidden/>
          </w:rPr>
          <w:fldChar w:fldCharType="begin"/>
        </w:r>
        <w:r w:rsidR="00163D4C">
          <w:rPr>
            <w:noProof/>
            <w:webHidden/>
          </w:rPr>
          <w:instrText xml:space="preserve"> PAGEREF _Toc114593403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29F3585A" w14:textId="349148C4" w:rsidR="00163D4C" w:rsidRDefault="00000000">
      <w:pPr>
        <w:pStyle w:val="TDC3"/>
        <w:tabs>
          <w:tab w:val="left" w:pos="1100"/>
          <w:tab w:val="right" w:leader="dot" w:pos="8494"/>
        </w:tabs>
        <w:rPr>
          <w:rFonts w:eastAsiaTheme="minorEastAsia"/>
          <w:noProof/>
          <w:lang w:eastAsia="es-ES"/>
        </w:rPr>
      </w:pPr>
      <w:hyperlink w:anchor="_Toc114593404" w:history="1">
        <w:r w:rsidR="00163D4C" w:rsidRPr="004B4497">
          <w:rPr>
            <w:rStyle w:val="Hipervnculo"/>
            <w:noProof/>
          </w:rPr>
          <w:t>2.1.</w:t>
        </w:r>
        <w:r w:rsidR="00163D4C">
          <w:rPr>
            <w:rFonts w:eastAsiaTheme="minorEastAsia"/>
            <w:noProof/>
            <w:lang w:eastAsia="es-ES"/>
          </w:rPr>
          <w:tab/>
        </w:r>
        <w:r w:rsidR="00163D4C" w:rsidRPr="004B4497">
          <w:rPr>
            <w:rStyle w:val="Hipervnculo"/>
            <w:noProof/>
          </w:rPr>
          <w:t>Estudio y análisis de posibles soluciones</w:t>
        </w:r>
        <w:r w:rsidR="00163D4C">
          <w:rPr>
            <w:noProof/>
            <w:webHidden/>
          </w:rPr>
          <w:tab/>
        </w:r>
        <w:r w:rsidR="00163D4C">
          <w:rPr>
            <w:noProof/>
            <w:webHidden/>
          </w:rPr>
          <w:fldChar w:fldCharType="begin"/>
        </w:r>
        <w:r w:rsidR="00163D4C">
          <w:rPr>
            <w:noProof/>
            <w:webHidden/>
          </w:rPr>
          <w:instrText xml:space="preserve"> PAGEREF _Toc114593404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77913282" w14:textId="32BF8808" w:rsidR="00163D4C" w:rsidRDefault="00000000">
      <w:pPr>
        <w:pStyle w:val="TDC4"/>
        <w:tabs>
          <w:tab w:val="left" w:pos="1540"/>
          <w:tab w:val="right" w:leader="dot" w:pos="8494"/>
        </w:tabs>
        <w:rPr>
          <w:rFonts w:eastAsiaTheme="minorEastAsia"/>
          <w:noProof/>
          <w:lang w:eastAsia="es-ES"/>
        </w:rPr>
      </w:pPr>
      <w:hyperlink w:anchor="_Toc114593405" w:history="1">
        <w:r w:rsidR="00163D4C" w:rsidRPr="004B4497">
          <w:rPr>
            <w:rStyle w:val="Hipervnculo"/>
            <w:noProof/>
          </w:rPr>
          <w:t>2.1.1.</w:t>
        </w:r>
        <w:r w:rsidR="00163D4C">
          <w:rPr>
            <w:rFonts w:eastAsiaTheme="minorEastAsia"/>
            <w:noProof/>
            <w:lang w:eastAsia="es-ES"/>
          </w:rPr>
          <w:tab/>
        </w:r>
        <w:r w:rsidR="00163D4C" w:rsidRPr="004B4497">
          <w:rPr>
            <w:rStyle w:val="Hipervnculo"/>
            <w:noProof/>
          </w:rPr>
          <w:t>Primera etapa</w:t>
        </w:r>
        <w:r w:rsidR="00163D4C">
          <w:rPr>
            <w:noProof/>
            <w:webHidden/>
          </w:rPr>
          <w:tab/>
        </w:r>
        <w:r w:rsidR="00163D4C">
          <w:rPr>
            <w:noProof/>
            <w:webHidden/>
          </w:rPr>
          <w:fldChar w:fldCharType="begin"/>
        </w:r>
        <w:r w:rsidR="00163D4C">
          <w:rPr>
            <w:noProof/>
            <w:webHidden/>
          </w:rPr>
          <w:instrText xml:space="preserve"> PAGEREF _Toc114593405 \h </w:instrText>
        </w:r>
        <w:r w:rsidR="00163D4C">
          <w:rPr>
            <w:noProof/>
            <w:webHidden/>
          </w:rPr>
        </w:r>
        <w:r w:rsidR="00163D4C">
          <w:rPr>
            <w:noProof/>
            <w:webHidden/>
          </w:rPr>
          <w:fldChar w:fldCharType="separate"/>
        </w:r>
        <w:r w:rsidR="00163D4C">
          <w:rPr>
            <w:noProof/>
            <w:webHidden/>
          </w:rPr>
          <w:t>8</w:t>
        </w:r>
        <w:r w:rsidR="00163D4C">
          <w:rPr>
            <w:noProof/>
            <w:webHidden/>
          </w:rPr>
          <w:fldChar w:fldCharType="end"/>
        </w:r>
      </w:hyperlink>
    </w:p>
    <w:p w14:paraId="184BAB50" w14:textId="0C33ECF4" w:rsidR="00163D4C" w:rsidRDefault="00000000">
      <w:pPr>
        <w:pStyle w:val="TDC4"/>
        <w:tabs>
          <w:tab w:val="left" w:pos="1540"/>
          <w:tab w:val="right" w:leader="dot" w:pos="8494"/>
        </w:tabs>
        <w:rPr>
          <w:rFonts w:eastAsiaTheme="minorEastAsia"/>
          <w:noProof/>
          <w:lang w:eastAsia="es-ES"/>
        </w:rPr>
      </w:pPr>
      <w:hyperlink w:anchor="_Toc114593406" w:history="1">
        <w:r w:rsidR="00163D4C" w:rsidRPr="004B4497">
          <w:rPr>
            <w:rStyle w:val="Hipervnculo"/>
            <w:noProof/>
          </w:rPr>
          <w:t>2.1.2.</w:t>
        </w:r>
        <w:r w:rsidR="00163D4C">
          <w:rPr>
            <w:rFonts w:eastAsiaTheme="minorEastAsia"/>
            <w:noProof/>
            <w:lang w:eastAsia="es-ES"/>
          </w:rPr>
          <w:tab/>
        </w:r>
        <w:r w:rsidR="00163D4C" w:rsidRPr="004B4497">
          <w:rPr>
            <w:rStyle w:val="Hipervnculo"/>
            <w:noProof/>
          </w:rPr>
          <w:t>Segunda etapa</w:t>
        </w:r>
        <w:r w:rsidR="00163D4C">
          <w:rPr>
            <w:noProof/>
            <w:webHidden/>
          </w:rPr>
          <w:tab/>
        </w:r>
        <w:r w:rsidR="00163D4C">
          <w:rPr>
            <w:noProof/>
            <w:webHidden/>
          </w:rPr>
          <w:fldChar w:fldCharType="begin"/>
        </w:r>
        <w:r w:rsidR="00163D4C">
          <w:rPr>
            <w:noProof/>
            <w:webHidden/>
          </w:rPr>
          <w:instrText xml:space="preserve"> PAGEREF _Toc114593406 \h </w:instrText>
        </w:r>
        <w:r w:rsidR="00163D4C">
          <w:rPr>
            <w:noProof/>
            <w:webHidden/>
          </w:rPr>
        </w:r>
        <w:r w:rsidR="00163D4C">
          <w:rPr>
            <w:noProof/>
            <w:webHidden/>
          </w:rPr>
          <w:fldChar w:fldCharType="separate"/>
        </w:r>
        <w:r w:rsidR="00163D4C">
          <w:rPr>
            <w:noProof/>
            <w:webHidden/>
          </w:rPr>
          <w:t>9</w:t>
        </w:r>
        <w:r w:rsidR="00163D4C">
          <w:rPr>
            <w:noProof/>
            <w:webHidden/>
          </w:rPr>
          <w:fldChar w:fldCharType="end"/>
        </w:r>
      </w:hyperlink>
    </w:p>
    <w:p w14:paraId="29F7E485" w14:textId="7D9B7572" w:rsidR="00163D4C" w:rsidRDefault="00000000">
      <w:pPr>
        <w:pStyle w:val="TDC4"/>
        <w:tabs>
          <w:tab w:val="left" w:pos="1540"/>
          <w:tab w:val="right" w:leader="dot" w:pos="8494"/>
        </w:tabs>
        <w:rPr>
          <w:rFonts w:eastAsiaTheme="minorEastAsia"/>
          <w:noProof/>
          <w:lang w:eastAsia="es-ES"/>
        </w:rPr>
      </w:pPr>
      <w:hyperlink w:anchor="_Toc114593407" w:history="1">
        <w:r w:rsidR="00163D4C" w:rsidRPr="004B4497">
          <w:rPr>
            <w:rStyle w:val="Hipervnculo"/>
            <w:noProof/>
          </w:rPr>
          <w:t>2.1.3.</w:t>
        </w:r>
        <w:r w:rsidR="00163D4C">
          <w:rPr>
            <w:rFonts w:eastAsiaTheme="minorEastAsia"/>
            <w:noProof/>
            <w:lang w:eastAsia="es-ES"/>
          </w:rPr>
          <w:tab/>
        </w:r>
        <w:r w:rsidR="00163D4C" w:rsidRPr="004B4497">
          <w:rPr>
            <w:rStyle w:val="Hipervnculo"/>
            <w:noProof/>
          </w:rPr>
          <w:t>Tercera etapa</w:t>
        </w:r>
        <w:r w:rsidR="00163D4C">
          <w:rPr>
            <w:noProof/>
            <w:webHidden/>
          </w:rPr>
          <w:tab/>
        </w:r>
        <w:r w:rsidR="00163D4C">
          <w:rPr>
            <w:noProof/>
            <w:webHidden/>
          </w:rPr>
          <w:fldChar w:fldCharType="begin"/>
        </w:r>
        <w:r w:rsidR="00163D4C">
          <w:rPr>
            <w:noProof/>
            <w:webHidden/>
          </w:rPr>
          <w:instrText xml:space="preserve"> PAGEREF _Toc114593407 \h </w:instrText>
        </w:r>
        <w:r w:rsidR="00163D4C">
          <w:rPr>
            <w:noProof/>
            <w:webHidden/>
          </w:rPr>
        </w:r>
        <w:r w:rsidR="00163D4C">
          <w:rPr>
            <w:noProof/>
            <w:webHidden/>
          </w:rPr>
          <w:fldChar w:fldCharType="separate"/>
        </w:r>
        <w:r w:rsidR="00163D4C">
          <w:rPr>
            <w:noProof/>
            <w:webHidden/>
          </w:rPr>
          <w:t>13</w:t>
        </w:r>
        <w:r w:rsidR="00163D4C">
          <w:rPr>
            <w:noProof/>
            <w:webHidden/>
          </w:rPr>
          <w:fldChar w:fldCharType="end"/>
        </w:r>
      </w:hyperlink>
    </w:p>
    <w:p w14:paraId="26068E98" w14:textId="4E1FB24F" w:rsidR="00163D4C" w:rsidRDefault="00000000">
      <w:pPr>
        <w:pStyle w:val="TDC3"/>
        <w:tabs>
          <w:tab w:val="left" w:pos="1100"/>
          <w:tab w:val="right" w:leader="dot" w:pos="8494"/>
        </w:tabs>
        <w:rPr>
          <w:rFonts w:eastAsiaTheme="minorEastAsia"/>
          <w:noProof/>
          <w:lang w:eastAsia="es-ES"/>
        </w:rPr>
      </w:pPr>
      <w:hyperlink w:anchor="_Toc114593408" w:history="1">
        <w:r w:rsidR="00163D4C" w:rsidRPr="004B4497">
          <w:rPr>
            <w:rStyle w:val="Hipervnculo"/>
            <w:noProof/>
          </w:rPr>
          <w:t>2.2.</w:t>
        </w:r>
        <w:r w:rsidR="00163D4C">
          <w:rPr>
            <w:rFonts w:eastAsiaTheme="minorEastAsia"/>
            <w:noProof/>
            <w:lang w:eastAsia="es-ES"/>
          </w:rPr>
          <w:tab/>
        </w:r>
        <w:r w:rsidR="00163D4C" w:rsidRPr="004B4497">
          <w:rPr>
            <w:rStyle w:val="Hipervnculo"/>
            <w:noProof/>
          </w:rPr>
          <w:t>Soluciones concluidas</w:t>
        </w:r>
        <w:r w:rsidR="00163D4C">
          <w:rPr>
            <w:noProof/>
            <w:webHidden/>
          </w:rPr>
          <w:tab/>
        </w:r>
        <w:r w:rsidR="00163D4C">
          <w:rPr>
            <w:noProof/>
            <w:webHidden/>
          </w:rPr>
          <w:fldChar w:fldCharType="begin"/>
        </w:r>
        <w:r w:rsidR="00163D4C">
          <w:rPr>
            <w:noProof/>
            <w:webHidden/>
          </w:rPr>
          <w:instrText xml:space="preserve"> PAGEREF _Toc114593408 \h </w:instrText>
        </w:r>
        <w:r w:rsidR="00163D4C">
          <w:rPr>
            <w:noProof/>
            <w:webHidden/>
          </w:rPr>
        </w:r>
        <w:r w:rsidR="00163D4C">
          <w:rPr>
            <w:noProof/>
            <w:webHidden/>
          </w:rPr>
          <w:fldChar w:fldCharType="separate"/>
        </w:r>
        <w:r w:rsidR="00163D4C">
          <w:rPr>
            <w:noProof/>
            <w:webHidden/>
          </w:rPr>
          <w:t>14</w:t>
        </w:r>
        <w:r w:rsidR="00163D4C">
          <w:rPr>
            <w:noProof/>
            <w:webHidden/>
          </w:rPr>
          <w:fldChar w:fldCharType="end"/>
        </w:r>
      </w:hyperlink>
    </w:p>
    <w:p w14:paraId="6499339C" w14:textId="2906596A" w:rsidR="00163D4C" w:rsidRDefault="00000000">
      <w:pPr>
        <w:pStyle w:val="TDC4"/>
        <w:tabs>
          <w:tab w:val="left" w:pos="1540"/>
          <w:tab w:val="right" w:leader="dot" w:pos="8494"/>
        </w:tabs>
        <w:rPr>
          <w:rFonts w:eastAsiaTheme="minorEastAsia"/>
          <w:noProof/>
          <w:lang w:eastAsia="es-ES"/>
        </w:rPr>
      </w:pPr>
      <w:hyperlink w:anchor="_Toc114593409" w:history="1">
        <w:r w:rsidR="00163D4C" w:rsidRPr="004B4497">
          <w:rPr>
            <w:rStyle w:val="Hipervnculo"/>
            <w:noProof/>
          </w:rPr>
          <w:t>2.2.1.</w:t>
        </w:r>
        <w:r w:rsidR="00163D4C">
          <w:rPr>
            <w:rFonts w:eastAsiaTheme="minorEastAsia"/>
            <w:noProof/>
            <w:lang w:eastAsia="es-ES"/>
          </w:rPr>
          <w:tab/>
        </w:r>
        <w:r w:rsidR="00163D4C" w:rsidRPr="004B4497">
          <w:rPr>
            <w:rStyle w:val="Hipervnculo"/>
            <w:noProof/>
          </w:rPr>
          <w:t>Solución primera etapa</w:t>
        </w:r>
        <w:r w:rsidR="00163D4C">
          <w:rPr>
            <w:noProof/>
            <w:webHidden/>
          </w:rPr>
          <w:tab/>
        </w:r>
        <w:r w:rsidR="00163D4C">
          <w:rPr>
            <w:noProof/>
            <w:webHidden/>
          </w:rPr>
          <w:fldChar w:fldCharType="begin"/>
        </w:r>
        <w:r w:rsidR="00163D4C">
          <w:rPr>
            <w:noProof/>
            <w:webHidden/>
          </w:rPr>
          <w:instrText xml:space="preserve"> PAGEREF _Toc114593409 \h </w:instrText>
        </w:r>
        <w:r w:rsidR="00163D4C">
          <w:rPr>
            <w:noProof/>
            <w:webHidden/>
          </w:rPr>
        </w:r>
        <w:r w:rsidR="00163D4C">
          <w:rPr>
            <w:noProof/>
            <w:webHidden/>
          </w:rPr>
          <w:fldChar w:fldCharType="separate"/>
        </w:r>
        <w:r w:rsidR="00163D4C">
          <w:rPr>
            <w:noProof/>
            <w:webHidden/>
          </w:rPr>
          <w:t>14</w:t>
        </w:r>
        <w:r w:rsidR="00163D4C">
          <w:rPr>
            <w:noProof/>
            <w:webHidden/>
          </w:rPr>
          <w:fldChar w:fldCharType="end"/>
        </w:r>
      </w:hyperlink>
    </w:p>
    <w:p w14:paraId="645DD211" w14:textId="25AB6837" w:rsidR="00163D4C" w:rsidRDefault="00000000">
      <w:pPr>
        <w:pStyle w:val="TDC4"/>
        <w:tabs>
          <w:tab w:val="left" w:pos="1540"/>
          <w:tab w:val="right" w:leader="dot" w:pos="8494"/>
        </w:tabs>
        <w:rPr>
          <w:rFonts w:eastAsiaTheme="minorEastAsia"/>
          <w:noProof/>
          <w:lang w:eastAsia="es-ES"/>
        </w:rPr>
      </w:pPr>
      <w:hyperlink w:anchor="_Toc114593410" w:history="1">
        <w:r w:rsidR="00163D4C" w:rsidRPr="004B4497">
          <w:rPr>
            <w:rStyle w:val="Hipervnculo"/>
            <w:noProof/>
          </w:rPr>
          <w:t>2.2.2.</w:t>
        </w:r>
        <w:r w:rsidR="00163D4C">
          <w:rPr>
            <w:rFonts w:eastAsiaTheme="minorEastAsia"/>
            <w:noProof/>
            <w:lang w:eastAsia="es-ES"/>
          </w:rPr>
          <w:tab/>
        </w:r>
        <w:r w:rsidR="00163D4C" w:rsidRPr="004B4497">
          <w:rPr>
            <w:rStyle w:val="Hipervnculo"/>
            <w:noProof/>
          </w:rPr>
          <w:t>Solución segunda etapa</w:t>
        </w:r>
        <w:r w:rsidR="00163D4C">
          <w:rPr>
            <w:noProof/>
            <w:webHidden/>
          </w:rPr>
          <w:tab/>
        </w:r>
        <w:r w:rsidR="00163D4C">
          <w:rPr>
            <w:noProof/>
            <w:webHidden/>
          </w:rPr>
          <w:fldChar w:fldCharType="begin"/>
        </w:r>
        <w:r w:rsidR="00163D4C">
          <w:rPr>
            <w:noProof/>
            <w:webHidden/>
          </w:rPr>
          <w:instrText xml:space="preserve"> PAGEREF _Toc114593410 \h </w:instrText>
        </w:r>
        <w:r w:rsidR="00163D4C">
          <w:rPr>
            <w:noProof/>
            <w:webHidden/>
          </w:rPr>
        </w:r>
        <w:r w:rsidR="00163D4C">
          <w:rPr>
            <w:noProof/>
            <w:webHidden/>
          </w:rPr>
          <w:fldChar w:fldCharType="separate"/>
        </w:r>
        <w:r w:rsidR="00163D4C">
          <w:rPr>
            <w:noProof/>
            <w:webHidden/>
          </w:rPr>
          <w:t>15</w:t>
        </w:r>
        <w:r w:rsidR="00163D4C">
          <w:rPr>
            <w:noProof/>
            <w:webHidden/>
          </w:rPr>
          <w:fldChar w:fldCharType="end"/>
        </w:r>
      </w:hyperlink>
    </w:p>
    <w:p w14:paraId="7E50D3AD" w14:textId="6BE1E2E4" w:rsidR="00163D4C" w:rsidRDefault="00000000">
      <w:pPr>
        <w:pStyle w:val="TDC4"/>
        <w:tabs>
          <w:tab w:val="left" w:pos="1540"/>
          <w:tab w:val="right" w:leader="dot" w:pos="8494"/>
        </w:tabs>
        <w:rPr>
          <w:rFonts w:eastAsiaTheme="minorEastAsia"/>
          <w:noProof/>
          <w:lang w:eastAsia="es-ES"/>
        </w:rPr>
      </w:pPr>
      <w:hyperlink w:anchor="_Toc114593411" w:history="1">
        <w:r w:rsidR="00163D4C" w:rsidRPr="004B4497">
          <w:rPr>
            <w:rStyle w:val="Hipervnculo"/>
            <w:noProof/>
          </w:rPr>
          <w:t>2.2.3.</w:t>
        </w:r>
        <w:r w:rsidR="00163D4C">
          <w:rPr>
            <w:rFonts w:eastAsiaTheme="minorEastAsia"/>
            <w:noProof/>
            <w:lang w:eastAsia="es-ES"/>
          </w:rPr>
          <w:tab/>
        </w:r>
        <w:r w:rsidR="00163D4C" w:rsidRPr="004B4497">
          <w:rPr>
            <w:rStyle w:val="Hipervnculo"/>
            <w:noProof/>
          </w:rPr>
          <w:t>Solución tercera etapa</w:t>
        </w:r>
        <w:r w:rsidR="00163D4C">
          <w:rPr>
            <w:noProof/>
            <w:webHidden/>
          </w:rPr>
          <w:tab/>
        </w:r>
        <w:r w:rsidR="00163D4C">
          <w:rPr>
            <w:noProof/>
            <w:webHidden/>
          </w:rPr>
          <w:fldChar w:fldCharType="begin"/>
        </w:r>
        <w:r w:rsidR="00163D4C">
          <w:rPr>
            <w:noProof/>
            <w:webHidden/>
          </w:rPr>
          <w:instrText xml:space="preserve"> PAGEREF _Toc114593411 \h </w:instrText>
        </w:r>
        <w:r w:rsidR="00163D4C">
          <w:rPr>
            <w:noProof/>
            <w:webHidden/>
          </w:rPr>
        </w:r>
        <w:r w:rsidR="00163D4C">
          <w:rPr>
            <w:noProof/>
            <w:webHidden/>
          </w:rPr>
          <w:fldChar w:fldCharType="separate"/>
        </w:r>
        <w:r w:rsidR="00163D4C">
          <w:rPr>
            <w:noProof/>
            <w:webHidden/>
          </w:rPr>
          <w:t>17</w:t>
        </w:r>
        <w:r w:rsidR="00163D4C">
          <w:rPr>
            <w:noProof/>
            <w:webHidden/>
          </w:rPr>
          <w:fldChar w:fldCharType="end"/>
        </w:r>
      </w:hyperlink>
    </w:p>
    <w:p w14:paraId="7DD59D90" w14:textId="473392BD" w:rsidR="00163D4C" w:rsidRDefault="00000000">
      <w:pPr>
        <w:pStyle w:val="TDC3"/>
        <w:tabs>
          <w:tab w:val="left" w:pos="1100"/>
          <w:tab w:val="right" w:leader="dot" w:pos="8494"/>
        </w:tabs>
        <w:rPr>
          <w:rFonts w:eastAsiaTheme="minorEastAsia"/>
          <w:noProof/>
          <w:lang w:eastAsia="es-ES"/>
        </w:rPr>
      </w:pPr>
      <w:hyperlink w:anchor="_Toc114593412" w:history="1">
        <w:r w:rsidR="00163D4C" w:rsidRPr="004B4497">
          <w:rPr>
            <w:rStyle w:val="Hipervnculo"/>
            <w:noProof/>
          </w:rPr>
          <w:t>2.3.</w:t>
        </w:r>
        <w:r w:rsidR="00163D4C">
          <w:rPr>
            <w:rFonts w:eastAsiaTheme="minorEastAsia"/>
            <w:noProof/>
            <w:lang w:eastAsia="es-ES"/>
          </w:rPr>
          <w:tab/>
        </w:r>
        <w:r w:rsidR="00163D4C" w:rsidRPr="004B4497">
          <w:rPr>
            <w:rStyle w:val="Hipervnculo"/>
            <w:noProof/>
          </w:rPr>
          <w:t>Lista de materiales</w:t>
        </w:r>
        <w:r w:rsidR="00163D4C">
          <w:rPr>
            <w:noProof/>
            <w:webHidden/>
          </w:rPr>
          <w:tab/>
        </w:r>
        <w:r w:rsidR="00163D4C">
          <w:rPr>
            <w:noProof/>
            <w:webHidden/>
          </w:rPr>
          <w:fldChar w:fldCharType="begin"/>
        </w:r>
        <w:r w:rsidR="00163D4C">
          <w:rPr>
            <w:noProof/>
            <w:webHidden/>
          </w:rPr>
          <w:instrText xml:space="preserve"> PAGEREF _Toc114593412 \h </w:instrText>
        </w:r>
        <w:r w:rsidR="00163D4C">
          <w:rPr>
            <w:noProof/>
            <w:webHidden/>
          </w:rPr>
        </w:r>
        <w:r w:rsidR="00163D4C">
          <w:rPr>
            <w:noProof/>
            <w:webHidden/>
          </w:rPr>
          <w:fldChar w:fldCharType="separate"/>
        </w:r>
        <w:r w:rsidR="00163D4C">
          <w:rPr>
            <w:noProof/>
            <w:webHidden/>
          </w:rPr>
          <w:t>18</w:t>
        </w:r>
        <w:r w:rsidR="00163D4C">
          <w:rPr>
            <w:noProof/>
            <w:webHidden/>
          </w:rPr>
          <w:fldChar w:fldCharType="end"/>
        </w:r>
      </w:hyperlink>
    </w:p>
    <w:p w14:paraId="070A9820" w14:textId="644814A3" w:rsidR="00163D4C" w:rsidRDefault="00000000">
      <w:pPr>
        <w:pStyle w:val="TDC4"/>
        <w:tabs>
          <w:tab w:val="left" w:pos="1540"/>
          <w:tab w:val="right" w:leader="dot" w:pos="8494"/>
        </w:tabs>
        <w:rPr>
          <w:rFonts w:eastAsiaTheme="minorEastAsia"/>
          <w:noProof/>
          <w:lang w:eastAsia="es-ES"/>
        </w:rPr>
      </w:pPr>
      <w:hyperlink w:anchor="_Toc114593413" w:history="1">
        <w:r w:rsidR="00163D4C" w:rsidRPr="004B4497">
          <w:rPr>
            <w:rStyle w:val="Hipervnculo"/>
            <w:noProof/>
          </w:rPr>
          <w:t>2.3.1.</w:t>
        </w:r>
        <w:r w:rsidR="00163D4C">
          <w:rPr>
            <w:rFonts w:eastAsiaTheme="minorEastAsia"/>
            <w:noProof/>
            <w:lang w:eastAsia="es-ES"/>
          </w:rPr>
          <w:tab/>
        </w:r>
        <w:r w:rsidR="00163D4C" w:rsidRPr="004B4497">
          <w:rPr>
            <w:rStyle w:val="Hipervnculo"/>
            <w:noProof/>
          </w:rPr>
          <w:t>Lista materiales primera etapa</w:t>
        </w:r>
        <w:r w:rsidR="00163D4C">
          <w:rPr>
            <w:noProof/>
            <w:webHidden/>
          </w:rPr>
          <w:tab/>
        </w:r>
        <w:r w:rsidR="00163D4C">
          <w:rPr>
            <w:noProof/>
            <w:webHidden/>
          </w:rPr>
          <w:fldChar w:fldCharType="begin"/>
        </w:r>
        <w:r w:rsidR="00163D4C">
          <w:rPr>
            <w:noProof/>
            <w:webHidden/>
          </w:rPr>
          <w:instrText xml:space="preserve"> PAGEREF _Toc114593413 \h </w:instrText>
        </w:r>
        <w:r w:rsidR="00163D4C">
          <w:rPr>
            <w:noProof/>
            <w:webHidden/>
          </w:rPr>
        </w:r>
        <w:r w:rsidR="00163D4C">
          <w:rPr>
            <w:noProof/>
            <w:webHidden/>
          </w:rPr>
          <w:fldChar w:fldCharType="separate"/>
        </w:r>
        <w:r w:rsidR="00163D4C">
          <w:rPr>
            <w:noProof/>
            <w:webHidden/>
          </w:rPr>
          <w:t>18</w:t>
        </w:r>
        <w:r w:rsidR="00163D4C">
          <w:rPr>
            <w:noProof/>
            <w:webHidden/>
          </w:rPr>
          <w:fldChar w:fldCharType="end"/>
        </w:r>
      </w:hyperlink>
    </w:p>
    <w:p w14:paraId="3C7AAC03" w14:textId="51A91BA0" w:rsidR="00163D4C" w:rsidRDefault="00000000">
      <w:pPr>
        <w:pStyle w:val="TDC4"/>
        <w:tabs>
          <w:tab w:val="left" w:pos="1540"/>
          <w:tab w:val="right" w:leader="dot" w:pos="8494"/>
        </w:tabs>
        <w:rPr>
          <w:rFonts w:eastAsiaTheme="minorEastAsia"/>
          <w:noProof/>
          <w:lang w:eastAsia="es-ES"/>
        </w:rPr>
      </w:pPr>
      <w:hyperlink w:anchor="_Toc114593414" w:history="1">
        <w:r w:rsidR="00163D4C" w:rsidRPr="004B4497">
          <w:rPr>
            <w:rStyle w:val="Hipervnculo"/>
            <w:noProof/>
          </w:rPr>
          <w:t>2.3.2.</w:t>
        </w:r>
        <w:r w:rsidR="00163D4C">
          <w:rPr>
            <w:rFonts w:eastAsiaTheme="minorEastAsia"/>
            <w:noProof/>
            <w:lang w:eastAsia="es-ES"/>
          </w:rPr>
          <w:tab/>
        </w:r>
        <w:r w:rsidR="00163D4C" w:rsidRPr="004B4497">
          <w:rPr>
            <w:rStyle w:val="Hipervnculo"/>
            <w:noProof/>
          </w:rPr>
          <w:t>Lista materiales segunda etapa</w:t>
        </w:r>
        <w:r w:rsidR="00163D4C">
          <w:rPr>
            <w:noProof/>
            <w:webHidden/>
          </w:rPr>
          <w:tab/>
        </w:r>
        <w:r w:rsidR="00163D4C">
          <w:rPr>
            <w:noProof/>
            <w:webHidden/>
          </w:rPr>
          <w:fldChar w:fldCharType="begin"/>
        </w:r>
        <w:r w:rsidR="00163D4C">
          <w:rPr>
            <w:noProof/>
            <w:webHidden/>
          </w:rPr>
          <w:instrText xml:space="preserve"> PAGEREF _Toc114593414 \h </w:instrText>
        </w:r>
        <w:r w:rsidR="00163D4C">
          <w:rPr>
            <w:noProof/>
            <w:webHidden/>
          </w:rPr>
        </w:r>
        <w:r w:rsidR="00163D4C">
          <w:rPr>
            <w:noProof/>
            <w:webHidden/>
          </w:rPr>
          <w:fldChar w:fldCharType="separate"/>
        </w:r>
        <w:r w:rsidR="00163D4C">
          <w:rPr>
            <w:noProof/>
            <w:webHidden/>
          </w:rPr>
          <w:t>19</w:t>
        </w:r>
        <w:r w:rsidR="00163D4C">
          <w:rPr>
            <w:noProof/>
            <w:webHidden/>
          </w:rPr>
          <w:fldChar w:fldCharType="end"/>
        </w:r>
      </w:hyperlink>
    </w:p>
    <w:p w14:paraId="4925C542" w14:textId="7D73E837" w:rsidR="00163D4C" w:rsidRDefault="00000000">
      <w:pPr>
        <w:pStyle w:val="TDC4"/>
        <w:tabs>
          <w:tab w:val="left" w:pos="1540"/>
          <w:tab w:val="right" w:leader="dot" w:pos="8494"/>
        </w:tabs>
        <w:rPr>
          <w:rFonts w:eastAsiaTheme="minorEastAsia"/>
          <w:noProof/>
          <w:lang w:eastAsia="es-ES"/>
        </w:rPr>
      </w:pPr>
      <w:hyperlink w:anchor="_Toc114593415" w:history="1">
        <w:r w:rsidR="00163D4C" w:rsidRPr="004B4497">
          <w:rPr>
            <w:rStyle w:val="Hipervnculo"/>
            <w:noProof/>
          </w:rPr>
          <w:t>2.3.3.</w:t>
        </w:r>
        <w:r w:rsidR="00163D4C">
          <w:rPr>
            <w:rFonts w:eastAsiaTheme="minorEastAsia"/>
            <w:noProof/>
            <w:lang w:eastAsia="es-ES"/>
          </w:rPr>
          <w:tab/>
        </w:r>
        <w:r w:rsidR="00163D4C" w:rsidRPr="004B4497">
          <w:rPr>
            <w:rStyle w:val="Hipervnculo"/>
            <w:noProof/>
          </w:rPr>
          <w:t>Lista materiales segunda etapa</w:t>
        </w:r>
        <w:r w:rsidR="00163D4C">
          <w:rPr>
            <w:noProof/>
            <w:webHidden/>
          </w:rPr>
          <w:tab/>
        </w:r>
        <w:r w:rsidR="00163D4C">
          <w:rPr>
            <w:noProof/>
            <w:webHidden/>
          </w:rPr>
          <w:fldChar w:fldCharType="begin"/>
        </w:r>
        <w:r w:rsidR="00163D4C">
          <w:rPr>
            <w:noProof/>
            <w:webHidden/>
          </w:rPr>
          <w:instrText xml:space="preserve"> PAGEREF _Toc114593415 \h </w:instrText>
        </w:r>
        <w:r w:rsidR="00163D4C">
          <w:rPr>
            <w:noProof/>
            <w:webHidden/>
          </w:rPr>
        </w:r>
        <w:r w:rsidR="00163D4C">
          <w:rPr>
            <w:noProof/>
            <w:webHidden/>
          </w:rPr>
          <w:fldChar w:fldCharType="separate"/>
        </w:r>
        <w:r w:rsidR="00163D4C">
          <w:rPr>
            <w:noProof/>
            <w:webHidden/>
          </w:rPr>
          <w:t>19</w:t>
        </w:r>
        <w:r w:rsidR="00163D4C">
          <w:rPr>
            <w:noProof/>
            <w:webHidden/>
          </w:rPr>
          <w:fldChar w:fldCharType="end"/>
        </w:r>
      </w:hyperlink>
    </w:p>
    <w:p w14:paraId="490D4A78" w14:textId="750637EC" w:rsidR="00163D4C" w:rsidRDefault="00000000">
      <w:pPr>
        <w:pStyle w:val="TDC1"/>
        <w:tabs>
          <w:tab w:val="right" w:leader="dot" w:pos="8494"/>
        </w:tabs>
        <w:rPr>
          <w:rFonts w:eastAsiaTheme="minorEastAsia"/>
          <w:noProof/>
          <w:lang w:eastAsia="es-ES"/>
        </w:rPr>
      </w:pPr>
      <w:hyperlink w:anchor="_Toc114593416" w:history="1">
        <w:r w:rsidR="00163D4C" w:rsidRPr="004B4497">
          <w:rPr>
            <w:rStyle w:val="Hipervnculo"/>
            <w:noProof/>
          </w:rPr>
          <w:t>CAPÍTULO 3. PROGRAMACIÓN</w:t>
        </w:r>
        <w:r w:rsidR="00163D4C">
          <w:rPr>
            <w:noProof/>
            <w:webHidden/>
          </w:rPr>
          <w:tab/>
        </w:r>
        <w:r w:rsidR="00163D4C">
          <w:rPr>
            <w:noProof/>
            <w:webHidden/>
          </w:rPr>
          <w:fldChar w:fldCharType="begin"/>
        </w:r>
        <w:r w:rsidR="00163D4C">
          <w:rPr>
            <w:noProof/>
            <w:webHidden/>
          </w:rPr>
          <w:instrText xml:space="preserve"> PAGEREF _Toc114593416 \h </w:instrText>
        </w:r>
        <w:r w:rsidR="00163D4C">
          <w:rPr>
            <w:noProof/>
            <w:webHidden/>
          </w:rPr>
        </w:r>
        <w:r w:rsidR="00163D4C">
          <w:rPr>
            <w:noProof/>
            <w:webHidden/>
          </w:rPr>
          <w:fldChar w:fldCharType="separate"/>
        </w:r>
        <w:r w:rsidR="00163D4C">
          <w:rPr>
            <w:noProof/>
            <w:webHidden/>
          </w:rPr>
          <w:t>24</w:t>
        </w:r>
        <w:r w:rsidR="00163D4C">
          <w:rPr>
            <w:noProof/>
            <w:webHidden/>
          </w:rPr>
          <w:fldChar w:fldCharType="end"/>
        </w:r>
      </w:hyperlink>
    </w:p>
    <w:p w14:paraId="1DEEC11A" w14:textId="59311074" w:rsidR="00163D4C" w:rsidRDefault="00000000">
      <w:pPr>
        <w:pStyle w:val="TDC2"/>
        <w:tabs>
          <w:tab w:val="left" w:pos="660"/>
          <w:tab w:val="right" w:leader="dot" w:pos="8494"/>
        </w:tabs>
        <w:rPr>
          <w:rFonts w:eastAsiaTheme="minorEastAsia"/>
          <w:noProof/>
          <w:lang w:eastAsia="es-ES"/>
        </w:rPr>
      </w:pPr>
      <w:hyperlink w:anchor="_Toc114593417" w:history="1">
        <w:r w:rsidR="00163D4C" w:rsidRPr="004B4497">
          <w:rPr>
            <w:rStyle w:val="Hipervnculo"/>
            <w:noProof/>
          </w:rPr>
          <w:t>3.</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17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6B72BE50" w14:textId="0FA7AABF" w:rsidR="00163D4C" w:rsidRDefault="00000000">
      <w:pPr>
        <w:pStyle w:val="TDC3"/>
        <w:tabs>
          <w:tab w:val="left" w:pos="1100"/>
          <w:tab w:val="right" w:leader="dot" w:pos="8494"/>
        </w:tabs>
        <w:rPr>
          <w:rFonts w:eastAsiaTheme="minorEastAsia"/>
          <w:noProof/>
          <w:lang w:eastAsia="es-ES"/>
        </w:rPr>
      </w:pPr>
      <w:hyperlink w:anchor="_Toc114593418" w:history="1">
        <w:r w:rsidR="00163D4C" w:rsidRPr="004B4497">
          <w:rPr>
            <w:rStyle w:val="Hipervnculo"/>
            <w:noProof/>
          </w:rPr>
          <w:t>3.1.</w:t>
        </w:r>
        <w:r w:rsidR="00163D4C">
          <w:rPr>
            <w:rFonts w:eastAsiaTheme="minorEastAsia"/>
            <w:noProof/>
            <w:lang w:eastAsia="es-ES"/>
          </w:rPr>
          <w:tab/>
        </w:r>
        <w:r w:rsidR="00163D4C" w:rsidRPr="004B4497">
          <w:rPr>
            <w:rStyle w:val="Hipervnculo"/>
            <w:noProof/>
          </w:rPr>
          <w:t>Conocimientos previos</w:t>
        </w:r>
        <w:r w:rsidR="00163D4C">
          <w:rPr>
            <w:noProof/>
            <w:webHidden/>
          </w:rPr>
          <w:tab/>
        </w:r>
        <w:r w:rsidR="00163D4C">
          <w:rPr>
            <w:noProof/>
            <w:webHidden/>
          </w:rPr>
          <w:fldChar w:fldCharType="begin"/>
        </w:r>
        <w:r w:rsidR="00163D4C">
          <w:rPr>
            <w:noProof/>
            <w:webHidden/>
          </w:rPr>
          <w:instrText xml:space="preserve"> PAGEREF _Toc114593418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2BFBE1EC" w14:textId="54ED893E" w:rsidR="00163D4C" w:rsidRDefault="00000000">
      <w:pPr>
        <w:pStyle w:val="TDC4"/>
        <w:tabs>
          <w:tab w:val="left" w:pos="1540"/>
          <w:tab w:val="right" w:leader="dot" w:pos="8494"/>
        </w:tabs>
        <w:rPr>
          <w:rFonts w:eastAsiaTheme="minorEastAsia"/>
          <w:noProof/>
          <w:lang w:eastAsia="es-ES"/>
        </w:rPr>
      </w:pPr>
      <w:hyperlink w:anchor="_Toc114593419" w:history="1">
        <w:r w:rsidR="00163D4C" w:rsidRPr="004B4497">
          <w:rPr>
            <w:rStyle w:val="Hipervnculo"/>
            <w:noProof/>
          </w:rPr>
          <w:t>3.1.1.</w:t>
        </w:r>
        <w:r w:rsidR="00163D4C">
          <w:rPr>
            <w:rFonts w:eastAsiaTheme="minorEastAsia"/>
            <w:noProof/>
            <w:lang w:eastAsia="es-ES"/>
          </w:rPr>
          <w:tab/>
        </w:r>
        <w:r w:rsidR="00163D4C" w:rsidRPr="004B4497">
          <w:rPr>
            <w:rStyle w:val="Hipervnculo"/>
            <w:noProof/>
          </w:rPr>
          <w:t>Fuente alimentación</w:t>
        </w:r>
        <w:r w:rsidR="00163D4C">
          <w:rPr>
            <w:noProof/>
            <w:webHidden/>
          </w:rPr>
          <w:tab/>
        </w:r>
        <w:r w:rsidR="00163D4C">
          <w:rPr>
            <w:noProof/>
            <w:webHidden/>
          </w:rPr>
          <w:fldChar w:fldCharType="begin"/>
        </w:r>
        <w:r w:rsidR="00163D4C">
          <w:rPr>
            <w:noProof/>
            <w:webHidden/>
          </w:rPr>
          <w:instrText xml:space="preserve"> PAGEREF _Toc114593419 \h </w:instrText>
        </w:r>
        <w:r w:rsidR="00163D4C">
          <w:rPr>
            <w:noProof/>
            <w:webHidden/>
          </w:rPr>
        </w:r>
        <w:r w:rsidR="00163D4C">
          <w:rPr>
            <w:noProof/>
            <w:webHidden/>
          </w:rPr>
          <w:fldChar w:fldCharType="separate"/>
        </w:r>
        <w:r w:rsidR="00163D4C">
          <w:rPr>
            <w:noProof/>
            <w:webHidden/>
          </w:rPr>
          <w:t>26</w:t>
        </w:r>
        <w:r w:rsidR="00163D4C">
          <w:rPr>
            <w:noProof/>
            <w:webHidden/>
          </w:rPr>
          <w:fldChar w:fldCharType="end"/>
        </w:r>
      </w:hyperlink>
    </w:p>
    <w:p w14:paraId="7916F312" w14:textId="1CDDEE2A" w:rsidR="00163D4C" w:rsidRDefault="00000000">
      <w:pPr>
        <w:pStyle w:val="TDC4"/>
        <w:tabs>
          <w:tab w:val="left" w:pos="1540"/>
          <w:tab w:val="right" w:leader="dot" w:pos="8494"/>
        </w:tabs>
        <w:rPr>
          <w:rFonts w:eastAsiaTheme="minorEastAsia"/>
          <w:noProof/>
          <w:lang w:eastAsia="es-ES"/>
        </w:rPr>
      </w:pPr>
      <w:hyperlink w:anchor="_Toc114593420" w:history="1">
        <w:r w:rsidR="00163D4C" w:rsidRPr="004B4497">
          <w:rPr>
            <w:rStyle w:val="Hipervnculo"/>
            <w:noProof/>
          </w:rPr>
          <w:t>3.1.2.</w:t>
        </w:r>
        <w:r w:rsidR="00163D4C">
          <w:rPr>
            <w:rFonts w:eastAsiaTheme="minorEastAsia"/>
            <w:noProof/>
            <w:lang w:eastAsia="es-ES"/>
          </w:rPr>
          <w:tab/>
        </w:r>
        <w:r w:rsidR="00163D4C" w:rsidRPr="004B4497">
          <w:rPr>
            <w:rStyle w:val="Hipervnculo"/>
            <w:noProof/>
          </w:rPr>
          <w:t>CNC shield</w:t>
        </w:r>
        <w:r w:rsidR="00163D4C">
          <w:rPr>
            <w:noProof/>
            <w:webHidden/>
          </w:rPr>
          <w:tab/>
        </w:r>
        <w:r w:rsidR="00163D4C">
          <w:rPr>
            <w:noProof/>
            <w:webHidden/>
          </w:rPr>
          <w:fldChar w:fldCharType="begin"/>
        </w:r>
        <w:r w:rsidR="00163D4C">
          <w:rPr>
            <w:noProof/>
            <w:webHidden/>
          </w:rPr>
          <w:instrText xml:space="preserve"> PAGEREF _Toc114593420 \h </w:instrText>
        </w:r>
        <w:r w:rsidR="00163D4C">
          <w:rPr>
            <w:noProof/>
            <w:webHidden/>
          </w:rPr>
        </w:r>
        <w:r w:rsidR="00163D4C">
          <w:rPr>
            <w:noProof/>
            <w:webHidden/>
          </w:rPr>
          <w:fldChar w:fldCharType="separate"/>
        </w:r>
        <w:r w:rsidR="00163D4C">
          <w:rPr>
            <w:noProof/>
            <w:webHidden/>
          </w:rPr>
          <w:t>27</w:t>
        </w:r>
        <w:r w:rsidR="00163D4C">
          <w:rPr>
            <w:noProof/>
            <w:webHidden/>
          </w:rPr>
          <w:fldChar w:fldCharType="end"/>
        </w:r>
      </w:hyperlink>
    </w:p>
    <w:p w14:paraId="0077FFAA" w14:textId="070F6194" w:rsidR="00163D4C" w:rsidRDefault="00000000">
      <w:pPr>
        <w:pStyle w:val="TDC3"/>
        <w:tabs>
          <w:tab w:val="left" w:pos="1100"/>
          <w:tab w:val="right" w:leader="dot" w:pos="8494"/>
        </w:tabs>
        <w:rPr>
          <w:rFonts w:eastAsiaTheme="minorEastAsia"/>
          <w:noProof/>
          <w:lang w:eastAsia="es-ES"/>
        </w:rPr>
      </w:pPr>
      <w:hyperlink w:anchor="_Toc114593421" w:history="1">
        <w:r w:rsidR="00163D4C" w:rsidRPr="004B4497">
          <w:rPr>
            <w:rStyle w:val="Hipervnculo"/>
            <w:noProof/>
          </w:rPr>
          <w:t>3.2.</w:t>
        </w:r>
        <w:r w:rsidR="00163D4C">
          <w:rPr>
            <w:rFonts w:eastAsiaTheme="minorEastAsia"/>
            <w:noProof/>
            <w:lang w:eastAsia="es-ES"/>
          </w:rPr>
          <w:tab/>
        </w:r>
        <w:r w:rsidR="00163D4C" w:rsidRPr="004B4497">
          <w:rPr>
            <w:rStyle w:val="Hipervnculo"/>
            <w:noProof/>
          </w:rPr>
          <w:t>Materiales necesarios</w:t>
        </w:r>
        <w:r w:rsidR="00163D4C">
          <w:rPr>
            <w:noProof/>
            <w:webHidden/>
          </w:rPr>
          <w:tab/>
        </w:r>
        <w:r w:rsidR="00163D4C">
          <w:rPr>
            <w:noProof/>
            <w:webHidden/>
          </w:rPr>
          <w:fldChar w:fldCharType="begin"/>
        </w:r>
        <w:r w:rsidR="00163D4C">
          <w:rPr>
            <w:noProof/>
            <w:webHidden/>
          </w:rPr>
          <w:instrText xml:space="preserve"> PAGEREF _Toc114593421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1697D5A2" w14:textId="07544F4A" w:rsidR="00163D4C" w:rsidRDefault="00000000">
      <w:pPr>
        <w:pStyle w:val="TDC4"/>
        <w:tabs>
          <w:tab w:val="left" w:pos="1540"/>
          <w:tab w:val="right" w:leader="dot" w:pos="8494"/>
        </w:tabs>
        <w:rPr>
          <w:rFonts w:eastAsiaTheme="minorEastAsia"/>
          <w:noProof/>
          <w:lang w:eastAsia="es-ES"/>
        </w:rPr>
      </w:pPr>
      <w:hyperlink w:anchor="_Toc114593422" w:history="1">
        <w:r w:rsidR="00163D4C" w:rsidRPr="004B4497">
          <w:rPr>
            <w:rStyle w:val="Hipervnculo"/>
            <w:noProof/>
          </w:rPr>
          <w:t>3.2.1.</w:t>
        </w:r>
        <w:r w:rsidR="00163D4C">
          <w:rPr>
            <w:rFonts w:eastAsiaTheme="minorEastAsia"/>
            <w:noProof/>
            <w:lang w:eastAsia="es-ES"/>
          </w:rPr>
          <w:tab/>
        </w:r>
        <w:r w:rsidR="00163D4C" w:rsidRPr="004B4497">
          <w:rPr>
            <w:rStyle w:val="Hipervnculo"/>
            <w:noProof/>
          </w:rPr>
          <w:t>Materiales primera etapa</w:t>
        </w:r>
        <w:r w:rsidR="00163D4C">
          <w:rPr>
            <w:noProof/>
            <w:webHidden/>
          </w:rPr>
          <w:tab/>
        </w:r>
        <w:r w:rsidR="00163D4C">
          <w:rPr>
            <w:noProof/>
            <w:webHidden/>
          </w:rPr>
          <w:fldChar w:fldCharType="begin"/>
        </w:r>
        <w:r w:rsidR="00163D4C">
          <w:rPr>
            <w:noProof/>
            <w:webHidden/>
          </w:rPr>
          <w:instrText xml:space="preserve"> PAGEREF _Toc114593422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9EB5628" w14:textId="60AD961F" w:rsidR="00163D4C" w:rsidRDefault="00000000">
      <w:pPr>
        <w:pStyle w:val="TDC4"/>
        <w:tabs>
          <w:tab w:val="left" w:pos="1540"/>
          <w:tab w:val="right" w:leader="dot" w:pos="8494"/>
        </w:tabs>
        <w:rPr>
          <w:rFonts w:eastAsiaTheme="minorEastAsia"/>
          <w:noProof/>
          <w:lang w:eastAsia="es-ES"/>
        </w:rPr>
      </w:pPr>
      <w:hyperlink w:anchor="_Toc114593423" w:history="1">
        <w:r w:rsidR="00163D4C" w:rsidRPr="004B4497">
          <w:rPr>
            <w:rStyle w:val="Hipervnculo"/>
            <w:noProof/>
          </w:rPr>
          <w:t>3.2.2.</w:t>
        </w:r>
        <w:r w:rsidR="00163D4C">
          <w:rPr>
            <w:rFonts w:eastAsiaTheme="minorEastAsia"/>
            <w:noProof/>
            <w:lang w:eastAsia="es-ES"/>
          </w:rPr>
          <w:tab/>
        </w:r>
        <w:r w:rsidR="00163D4C" w:rsidRPr="004B4497">
          <w:rPr>
            <w:rStyle w:val="Hipervnculo"/>
            <w:noProof/>
          </w:rPr>
          <w:t>Materiales segunda etapa</w:t>
        </w:r>
        <w:r w:rsidR="00163D4C">
          <w:rPr>
            <w:noProof/>
            <w:webHidden/>
          </w:rPr>
          <w:tab/>
        </w:r>
        <w:r w:rsidR="00163D4C">
          <w:rPr>
            <w:noProof/>
            <w:webHidden/>
          </w:rPr>
          <w:fldChar w:fldCharType="begin"/>
        </w:r>
        <w:r w:rsidR="00163D4C">
          <w:rPr>
            <w:noProof/>
            <w:webHidden/>
          </w:rPr>
          <w:instrText xml:space="preserve"> PAGEREF _Toc114593423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34552B9D" w14:textId="2FF97FF3" w:rsidR="00163D4C" w:rsidRDefault="00000000">
      <w:pPr>
        <w:pStyle w:val="TDC4"/>
        <w:tabs>
          <w:tab w:val="left" w:pos="1540"/>
          <w:tab w:val="right" w:leader="dot" w:pos="8494"/>
        </w:tabs>
        <w:rPr>
          <w:rFonts w:eastAsiaTheme="minorEastAsia"/>
          <w:noProof/>
          <w:lang w:eastAsia="es-ES"/>
        </w:rPr>
      </w:pPr>
      <w:hyperlink w:anchor="_Toc114593424" w:history="1">
        <w:r w:rsidR="00163D4C" w:rsidRPr="004B4497">
          <w:rPr>
            <w:rStyle w:val="Hipervnculo"/>
            <w:noProof/>
          </w:rPr>
          <w:t>3.2.2.</w:t>
        </w:r>
        <w:r w:rsidR="00163D4C">
          <w:rPr>
            <w:rFonts w:eastAsiaTheme="minorEastAsia"/>
            <w:noProof/>
            <w:lang w:eastAsia="es-ES"/>
          </w:rPr>
          <w:tab/>
        </w:r>
        <w:r w:rsidR="00163D4C" w:rsidRPr="004B4497">
          <w:rPr>
            <w:rStyle w:val="Hipervnculo"/>
            <w:noProof/>
          </w:rPr>
          <w:t>Materiales tercera etapa</w:t>
        </w:r>
        <w:r w:rsidR="00163D4C">
          <w:rPr>
            <w:noProof/>
            <w:webHidden/>
          </w:rPr>
          <w:tab/>
        </w:r>
        <w:r w:rsidR="00163D4C">
          <w:rPr>
            <w:noProof/>
            <w:webHidden/>
          </w:rPr>
          <w:fldChar w:fldCharType="begin"/>
        </w:r>
        <w:r w:rsidR="00163D4C">
          <w:rPr>
            <w:noProof/>
            <w:webHidden/>
          </w:rPr>
          <w:instrText xml:space="preserve"> PAGEREF _Toc114593424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4276F78F" w14:textId="4FFE7815" w:rsidR="00163D4C" w:rsidRDefault="00000000">
      <w:pPr>
        <w:pStyle w:val="TDC3"/>
        <w:tabs>
          <w:tab w:val="left" w:pos="1100"/>
          <w:tab w:val="right" w:leader="dot" w:pos="8494"/>
        </w:tabs>
        <w:rPr>
          <w:rFonts w:eastAsiaTheme="minorEastAsia"/>
          <w:noProof/>
          <w:lang w:eastAsia="es-ES"/>
        </w:rPr>
      </w:pPr>
      <w:hyperlink w:anchor="_Toc114593425" w:history="1">
        <w:r w:rsidR="00163D4C" w:rsidRPr="004B4497">
          <w:rPr>
            <w:rStyle w:val="Hipervnculo"/>
            <w:noProof/>
          </w:rPr>
          <w:t>3.3.</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25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6903F466" w14:textId="20A828A1" w:rsidR="00163D4C" w:rsidRDefault="00000000">
      <w:pPr>
        <w:pStyle w:val="TDC4"/>
        <w:tabs>
          <w:tab w:val="left" w:pos="1540"/>
          <w:tab w:val="right" w:leader="dot" w:pos="8494"/>
        </w:tabs>
        <w:rPr>
          <w:rFonts w:eastAsiaTheme="minorEastAsia"/>
          <w:noProof/>
          <w:lang w:eastAsia="es-ES"/>
        </w:rPr>
      </w:pPr>
      <w:hyperlink w:anchor="_Toc114593426" w:history="1">
        <w:r w:rsidR="00163D4C" w:rsidRPr="004B4497">
          <w:rPr>
            <w:rStyle w:val="Hipervnculo"/>
            <w:noProof/>
          </w:rPr>
          <w:t>3.3.1.</w:t>
        </w:r>
        <w:r w:rsidR="00163D4C">
          <w:rPr>
            <w:rFonts w:eastAsiaTheme="minorEastAsia"/>
            <w:noProof/>
            <w:lang w:eastAsia="es-ES"/>
          </w:rPr>
          <w:tab/>
        </w:r>
        <w:r w:rsidR="00163D4C" w:rsidRPr="004B4497">
          <w:rPr>
            <w:rStyle w:val="Hipervnculo"/>
            <w:noProof/>
          </w:rPr>
          <w:t>Programación primera etapa</w:t>
        </w:r>
        <w:r w:rsidR="00163D4C">
          <w:rPr>
            <w:noProof/>
            <w:webHidden/>
          </w:rPr>
          <w:tab/>
        </w:r>
        <w:r w:rsidR="00163D4C">
          <w:rPr>
            <w:noProof/>
            <w:webHidden/>
          </w:rPr>
          <w:fldChar w:fldCharType="begin"/>
        </w:r>
        <w:r w:rsidR="00163D4C">
          <w:rPr>
            <w:noProof/>
            <w:webHidden/>
          </w:rPr>
          <w:instrText xml:space="preserve"> PAGEREF _Toc114593426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7C3E9E2" w14:textId="21560699" w:rsidR="00163D4C" w:rsidRDefault="00000000">
      <w:pPr>
        <w:pStyle w:val="TDC4"/>
        <w:tabs>
          <w:tab w:val="left" w:pos="1540"/>
          <w:tab w:val="right" w:leader="dot" w:pos="8494"/>
        </w:tabs>
        <w:rPr>
          <w:rFonts w:eastAsiaTheme="minorEastAsia"/>
          <w:noProof/>
          <w:lang w:eastAsia="es-ES"/>
        </w:rPr>
      </w:pPr>
      <w:hyperlink w:anchor="_Toc114593427" w:history="1">
        <w:r w:rsidR="00163D4C" w:rsidRPr="004B4497">
          <w:rPr>
            <w:rStyle w:val="Hipervnculo"/>
            <w:noProof/>
          </w:rPr>
          <w:t>3.3.2.</w:t>
        </w:r>
        <w:r w:rsidR="00163D4C">
          <w:rPr>
            <w:rFonts w:eastAsiaTheme="minorEastAsia"/>
            <w:noProof/>
            <w:lang w:eastAsia="es-ES"/>
          </w:rPr>
          <w:tab/>
        </w:r>
        <w:r w:rsidR="00163D4C" w:rsidRPr="004B4497">
          <w:rPr>
            <w:rStyle w:val="Hipervnculo"/>
            <w:noProof/>
          </w:rPr>
          <w:t>Programación segunda etapa</w:t>
        </w:r>
        <w:r w:rsidR="00163D4C">
          <w:rPr>
            <w:noProof/>
            <w:webHidden/>
          </w:rPr>
          <w:tab/>
        </w:r>
        <w:r w:rsidR="00163D4C">
          <w:rPr>
            <w:noProof/>
            <w:webHidden/>
          </w:rPr>
          <w:fldChar w:fldCharType="begin"/>
        </w:r>
        <w:r w:rsidR="00163D4C">
          <w:rPr>
            <w:noProof/>
            <w:webHidden/>
          </w:rPr>
          <w:instrText xml:space="preserve"> PAGEREF _Toc114593427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11F07479" w14:textId="65AE5CB9" w:rsidR="00163D4C" w:rsidRDefault="00000000">
      <w:pPr>
        <w:pStyle w:val="TDC3"/>
        <w:tabs>
          <w:tab w:val="left" w:pos="1100"/>
          <w:tab w:val="right" w:leader="dot" w:pos="8494"/>
        </w:tabs>
        <w:rPr>
          <w:rFonts w:eastAsiaTheme="minorEastAsia"/>
          <w:noProof/>
          <w:lang w:eastAsia="es-ES"/>
        </w:rPr>
      </w:pPr>
      <w:hyperlink w:anchor="_Toc114593428" w:history="1">
        <w:r w:rsidR="00163D4C" w:rsidRPr="004B4497">
          <w:rPr>
            <w:rStyle w:val="Hipervnculo"/>
            <w:noProof/>
          </w:rPr>
          <w:t>3.4.</w:t>
        </w:r>
        <w:r w:rsidR="00163D4C">
          <w:rPr>
            <w:rFonts w:eastAsiaTheme="minorEastAsia"/>
            <w:noProof/>
            <w:lang w:eastAsia="es-ES"/>
          </w:rPr>
          <w:tab/>
        </w:r>
        <w:r w:rsidR="00163D4C" w:rsidRPr="004B4497">
          <w:rPr>
            <w:rStyle w:val="Hipervnculo"/>
            <w:noProof/>
          </w:rPr>
          <w:t>AOI</w:t>
        </w:r>
        <w:r w:rsidR="00163D4C">
          <w:rPr>
            <w:noProof/>
            <w:webHidden/>
          </w:rPr>
          <w:tab/>
        </w:r>
        <w:r w:rsidR="00163D4C">
          <w:rPr>
            <w:noProof/>
            <w:webHidden/>
          </w:rPr>
          <w:fldChar w:fldCharType="begin"/>
        </w:r>
        <w:r w:rsidR="00163D4C">
          <w:rPr>
            <w:noProof/>
            <w:webHidden/>
          </w:rPr>
          <w:instrText xml:space="preserve"> PAGEREF _Toc114593428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50B0F29D" w14:textId="23F29891" w:rsidR="00163D4C" w:rsidRDefault="00000000">
      <w:pPr>
        <w:pStyle w:val="TDC4"/>
        <w:tabs>
          <w:tab w:val="left" w:pos="1540"/>
          <w:tab w:val="right" w:leader="dot" w:pos="8494"/>
        </w:tabs>
        <w:rPr>
          <w:rFonts w:eastAsiaTheme="minorEastAsia"/>
          <w:noProof/>
          <w:lang w:eastAsia="es-ES"/>
        </w:rPr>
      </w:pPr>
      <w:hyperlink w:anchor="_Toc114593429" w:history="1">
        <w:r w:rsidR="00163D4C" w:rsidRPr="004B4497">
          <w:rPr>
            <w:rStyle w:val="Hipervnculo"/>
            <w:noProof/>
          </w:rPr>
          <w:t>3.4.1.</w:t>
        </w:r>
        <w:r w:rsidR="00163D4C">
          <w:rPr>
            <w:rFonts w:eastAsiaTheme="minorEastAsia"/>
            <w:noProof/>
            <w:lang w:eastAsia="es-ES"/>
          </w:rPr>
          <w:tab/>
        </w:r>
        <w:r w:rsidR="00163D4C" w:rsidRPr="004B4497">
          <w:rPr>
            <w:rStyle w:val="Hipervnculo"/>
            <w:noProof/>
          </w:rPr>
          <w:t>Instalación</w:t>
        </w:r>
        <w:r w:rsidR="00163D4C">
          <w:rPr>
            <w:noProof/>
            <w:webHidden/>
          </w:rPr>
          <w:tab/>
        </w:r>
        <w:r w:rsidR="00163D4C">
          <w:rPr>
            <w:noProof/>
            <w:webHidden/>
          </w:rPr>
          <w:fldChar w:fldCharType="begin"/>
        </w:r>
        <w:r w:rsidR="00163D4C">
          <w:rPr>
            <w:noProof/>
            <w:webHidden/>
          </w:rPr>
          <w:instrText xml:space="preserve"> PAGEREF _Toc114593429 \h </w:instrText>
        </w:r>
        <w:r w:rsidR="00163D4C">
          <w:rPr>
            <w:noProof/>
            <w:webHidden/>
          </w:rPr>
        </w:r>
        <w:r w:rsidR="00163D4C">
          <w:rPr>
            <w:noProof/>
            <w:webHidden/>
          </w:rPr>
          <w:fldChar w:fldCharType="separate"/>
        </w:r>
        <w:r w:rsidR="00163D4C">
          <w:rPr>
            <w:noProof/>
            <w:webHidden/>
          </w:rPr>
          <w:t>28</w:t>
        </w:r>
        <w:r w:rsidR="00163D4C">
          <w:rPr>
            <w:noProof/>
            <w:webHidden/>
          </w:rPr>
          <w:fldChar w:fldCharType="end"/>
        </w:r>
      </w:hyperlink>
    </w:p>
    <w:p w14:paraId="2F5854C4" w14:textId="585AF3CC" w:rsidR="00163D4C" w:rsidRDefault="00000000">
      <w:pPr>
        <w:pStyle w:val="TDC4"/>
        <w:tabs>
          <w:tab w:val="left" w:pos="1540"/>
          <w:tab w:val="right" w:leader="dot" w:pos="8494"/>
        </w:tabs>
        <w:rPr>
          <w:rFonts w:eastAsiaTheme="minorEastAsia"/>
          <w:noProof/>
          <w:lang w:eastAsia="es-ES"/>
        </w:rPr>
      </w:pPr>
      <w:hyperlink w:anchor="_Toc114593430" w:history="1">
        <w:r w:rsidR="00163D4C" w:rsidRPr="004B4497">
          <w:rPr>
            <w:rStyle w:val="Hipervnculo"/>
            <w:noProof/>
          </w:rPr>
          <w:t>3.4.2.</w:t>
        </w:r>
        <w:r w:rsidR="00163D4C">
          <w:rPr>
            <w:rFonts w:eastAsiaTheme="minorEastAsia"/>
            <w:noProof/>
            <w:lang w:eastAsia="es-ES"/>
          </w:rPr>
          <w:tab/>
        </w:r>
        <w:r w:rsidR="00163D4C" w:rsidRPr="004B4497">
          <w:rPr>
            <w:rStyle w:val="Hipervnculo"/>
            <w:noProof/>
          </w:rPr>
          <w:t>Programación</w:t>
        </w:r>
        <w:r w:rsidR="00163D4C">
          <w:rPr>
            <w:noProof/>
            <w:webHidden/>
          </w:rPr>
          <w:tab/>
        </w:r>
        <w:r w:rsidR="00163D4C">
          <w:rPr>
            <w:noProof/>
            <w:webHidden/>
          </w:rPr>
          <w:fldChar w:fldCharType="begin"/>
        </w:r>
        <w:r w:rsidR="00163D4C">
          <w:rPr>
            <w:noProof/>
            <w:webHidden/>
          </w:rPr>
          <w:instrText xml:space="preserve"> PAGEREF _Toc114593430 \h </w:instrText>
        </w:r>
        <w:r w:rsidR="00163D4C">
          <w:rPr>
            <w:noProof/>
            <w:webHidden/>
          </w:rPr>
        </w:r>
        <w:r w:rsidR="00163D4C">
          <w:rPr>
            <w:noProof/>
            <w:webHidden/>
          </w:rPr>
          <w:fldChar w:fldCharType="separate"/>
        </w:r>
        <w:r w:rsidR="00163D4C">
          <w:rPr>
            <w:noProof/>
            <w:webHidden/>
          </w:rPr>
          <w:t>29</w:t>
        </w:r>
        <w:r w:rsidR="00163D4C">
          <w:rPr>
            <w:noProof/>
            <w:webHidden/>
          </w:rPr>
          <w:fldChar w:fldCharType="end"/>
        </w:r>
      </w:hyperlink>
    </w:p>
    <w:p w14:paraId="6AB8B3F9" w14:textId="5A00799A" w:rsidR="00163D4C" w:rsidRDefault="00000000">
      <w:pPr>
        <w:pStyle w:val="TDC1"/>
        <w:tabs>
          <w:tab w:val="right" w:leader="dot" w:pos="8494"/>
        </w:tabs>
        <w:rPr>
          <w:rFonts w:eastAsiaTheme="minorEastAsia"/>
          <w:noProof/>
          <w:lang w:eastAsia="es-ES"/>
        </w:rPr>
      </w:pPr>
      <w:hyperlink w:anchor="_Toc114593431" w:history="1">
        <w:r w:rsidR="00163D4C" w:rsidRPr="004B4497">
          <w:rPr>
            <w:rStyle w:val="Hipervnculo"/>
            <w:noProof/>
          </w:rPr>
          <w:t>Capítulo 4. Puesta en Marcha</w:t>
        </w:r>
        <w:r w:rsidR="00163D4C">
          <w:rPr>
            <w:noProof/>
            <w:webHidden/>
          </w:rPr>
          <w:tab/>
        </w:r>
        <w:r w:rsidR="00163D4C">
          <w:rPr>
            <w:noProof/>
            <w:webHidden/>
          </w:rPr>
          <w:fldChar w:fldCharType="begin"/>
        </w:r>
        <w:r w:rsidR="00163D4C">
          <w:rPr>
            <w:noProof/>
            <w:webHidden/>
          </w:rPr>
          <w:instrText xml:space="preserve"> PAGEREF _Toc114593431 \h </w:instrText>
        </w:r>
        <w:r w:rsidR="00163D4C">
          <w:rPr>
            <w:noProof/>
            <w:webHidden/>
          </w:rPr>
        </w:r>
        <w:r w:rsidR="00163D4C">
          <w:rPr>
            <w:noProof/>
            <w:webHidden/>
          </w:rPr>
          <w:fldChar w:fldCharType="separate"/>
        </w:r>
        <w:r w:rsidR="00163D4C">
          <w:rPr>
            <w:noProof/>
            <w:webHidden/>
          </w:rPr>
          <w:t>41</w:t>
        </w:r>
        <w:r w:rsidR="00163D4C">
          <w:rPr>
            <w:noProof/>
            <w:webHidden/>
          </w:rPr>
          <w:fldChar w:fldCharType="end"/>
        </w:r>
      </w:hyperlink>
    </w:p>
    <w:p w14:paraId="4ADD5051" w14:textId="7DC1E35C" w:rsidR="00163D4C" w:rsidRDefault="00000000">
      <w:pPr>
        <w:pStyle w:val="TDC2"/>
        <w:tabs>
          <w:tab w:val="left" w:pos="660"/>
          <w:tab w:val="right" w:leader="dot" w:pos="8494"/>
        </w:tabs>
        <w:rPr>
          <w:rFonts w:eastAsiaTheme="minorEastAsia"/>
          <w:noProof/>
          <w:lang w:eastAsia="es-ES"/>
        </w:rPr>
      </w:pPr>
      <w:hyperlink w:anchor="_Toc114593432" w:history="1">
        <w:r w:rsidR="00163D4C" w:rsidRPr="004B4497">
          <w:rPr>
            <w:rStyle w:val="Hipervnculo"/>
            <w:noProof/>
          </w:rPr>
          <w:t>4.</w:t>
        </w:r>
        <w:r w:rsidR="00163D4C">
          <w:rPr>
            <w:rFonts w:eastAsiaTheme="minorEastAsia"/>
            <w:noProof/>
            <w:lang w:eastAsia="es-ES"/>
          </w:rPr>
          <w:tab/>
        </w:r>
        <w:r w:rsidR="00163D4C" w:rsidRPr="004B4497">
          <w:rPr>
            <w:rStyle w:val="Hipervnculo"/>
            <w:noProof/>
          </w:rPr>
          <w:t>Puesta en Marcha</w:t>
        </w:r>
        <w:r w:rsidR="00163D4C">
          <w:rPr>
            <w:noProof/>
            <w:webHidden/>
          </w:rPr>
          <w:tab/>
        </w:r>
        <w:r w:rsidR="00163D4C">
          <w:rPr>
            <w:noProof/>
            <w:webHidden/>
          </w:rPr>
          <w:fldChar w:fldCharType="begin"/>
        </w:r>
        <w:r w:rsidR="00163D4C">
          <w:rPr>
            <w:noProof/>
            <w:webHidden/>
          </w:rPr>
          <w:instrText xml:space="preserve"> PAGEREF _Toc114593432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275F0CBE" w14:textId="5713B016" w:rsidR="00163D4C" w:rsidRDefault="00000000">
      <w:pPr>
        <w:pStyle w:val="TDC3"/>
        <w:tabs>
          <w:tab w:val="left" w:pos="1100"/>
          <w:tab w:val="right" w:leader="dot" w:pos="8494"/>
        </w:tabs>
        <w:rPr>
          <w:rFonts w:eastAsiaTheme="minorEastAsia"/>
          <w:noProof/>
          <w:lang w:eastAsia="es-ES"/>
        </w:rPr>
      </w:pPr>
      <w:hyperlink w:anchor="_Toc114593433" w:history="1">
        <w:r w:rsidR="00163D4C" w:rsidRPr="004B4497">
          <w:rPr>
            <w:rStyle w:val="Hipervnculo"/>
            <w:noProof/>
          </w:rPr>
          <w:t>4.1.</w:t>
        </w:r>
        <w:r w:rsidR="00163D4C">
          <w:rPr>
            <w:rFonts w:eastAsiaTheme="minorEastAsia"/>
            <w:noProof/>
            <w:lang w:eastAsia="es-ES"/>
          </w:rPr>
          <w:tab/>
        </w:r>
        <w:r w:rsidR="00163D4C" w:rsidRPr="004B4497">
          <w:rPr>
            <w:rStyle w:val="Hipervnculo"/>
            <w:noProof/>
          </w:rPr>
          <w:t>Golden Sample</w:t>
        </w:r>
        <w:r w:rsidR="00163D4C">
          <w:rPr>
            <w:noProof/>
            <w:webHidden/>
          </w:rPr>
          <w:tab/>
        </w:r>
        <w:r w:rsidR="00163D4C">
          <w:rPr>
            <w:noProof/>
            <w:webHidden/>
          </w:rPr>
          <w:fldChar w:fldCharType="begin"/>
        </w:r>
        <w:r w:rsidR="00163D4C">
          <w:rPr>
            <w:noProof/>
            <w:webHidden/>
          </w:rPr>
          <w:instrText xml:space="preserve"> PAGEREF _Toc114593433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04789C49" w14:textId="05DA9107" w:rsidR="00163D4C" w:rsidRDefault="00000000">
      <w:pPr>
        <w:pStyle w:val="TDC3"/>
        <w:tabs>
          <w:tab w:val="left" w:pos="1100"/>
          <w:tab w:val="right" w:leader="dot" w:pos="8494"/>
        </w:tabs>
        <w:rPr>
          <w:rFonts w:eastAsiaTheme="minorEastAsia"/>
          <w:noProof/>
          <w:lang w:eastAsia="es-ES"/>
        </w:rPr>
      </w:pPr>
      <w:hyperlink w:anchor="_Toc114593434" w:history="1">
        <w:r w:rsidR="00163D4C" w:rsidRPr="004B4497">
          <w:rPr>
            <w:rStyle w:val="Hipervnculo"/>
            <w:noProof/>
          </w:rPr>
          <w:t>4.2.</w:t>
        </w:r>
        <w:r w:rsidR="00163D4C">
          <w:rPr>
            <w:rFonts w:eastAsiaTheme="minorEastAsia"/>
            <w:noProof/>
            <w:lang w:eastAsia="es-ES"/>
          </w:rPr>
          <w:tab/>
        </w:r>
        <w:r w:rsidR="00163D4C" w:rsidRPr="004B4497">
          <w:rPr>
            <w:rStyle w:val="Hipervnculo"/>
            <w:noProof/>
          </w:rPr>
          <w:t>Working Instruction</w:t>
        </w:r>
        <w:r w:rsidR="00163D4C">
          <w:rPr>
            <w:noProof/>
            <w:webHidden/>
          </w:rPr>
          <w:tab/>
        </w:r>
        <w:r w:rsidR="00163D4C">
          <w:rPr>
            <w:noProof/>
            <w:webHidden/>
          </w:rPr>
          <w:fldChar w:fldCharType="begin"/>
        </w:r>
        <w:r w:rsidR="00163D4C">
          <w:rPr>
            <w:noProof/>
            <w:webHidden/>
          </w:rPr>
          <w:instrText xml:space="preserve"> PAGEREF _Toc114593434 \h </w:instrText>
        </w:r>
        <w:r w:rsidR="00163D4C">
          <w:rPr>
            <w:noProof/>
            <w:webHidden/>
          </w:rPr>
        </w:r>
        <w:r w:rsidR="00163D4C">
          <w:rPr>
            <w:noProof/>
            <w:webHidden/>
          </w:rPr>
          <w:fldChar w:fldCharType="separate"/>
        </w:r>
        <w:r w:rsidR="00163D4C">
          <w:rPr>
            <w:noProof/>
            <w:webHidden/>
          </w:rPr>
          <w:t>43</w:t>
        </w:r>
        <w:r w:rsidR="00163D4C">
          <w:rPr>
            <w:noProof/>
            <w:webHidden/>
          </w:rPr>
          <w:fldChar w:fldCharType="end"/>
        </w:r>
      </w:hyperlink>
    </w:p>
    <w:p w14:paraId="22104608" w14:textId="60EBC530" w:rsidR="00163D4C" w:rsidRDefault="00000000">
      <w:pPr>
        <w:pStyle w:val="TDC3"/>
        <w:tabs>
          <w:tab w:val="left" w:pos="1100"/>
          <w:tab w:val="right" w:leader="dot" w:pos="8494"/>
        </w:tabs>
        <w:rPr>
          <w:rFonts w:eastAsiaTheme="minorEastAsia"/>
          <w:noProof/>
          <w:lang w:eastAsia="es-ES"/>
        </w:rPr>
      </w:pPr>
      <w:hyperlink w:anchor="_Toc114593435" w:history="1">
        <w:r w:rsidR="00163D4C" w:rsidRPr="004B4497">
          <w:rPr>
            <w:rStyle w:val="Hipervnculo"/>
            <w:noProof/>
          </w:rPr>
          <w:t>4.3.</w:t>
        </w:r>
        <w:r w:rsidR="00163D4C">
          <w:rPr>
            <w:rFonts w:eastAsiaTheme="minorEastAsia"/>
            <w:noProof/>
            <w:lang w:eastAsia="es-ES"/>
          </w:rPr>
          <w:tab/>
        </w:r>
        <w:r w:rsidR="00163D4C" w:rsidRPr="004B4497">
          <w:rPr>
            <w:rStyle w:val="Hipervnculo"/>
            <w:noProof/>
          </w:rPr>
          <w:t>Star Up Check List</w:t>
        </w:r>
        <w:r w:rsidR="00163D4C">
          <w:rPr>
            <w:noProof/>
            <w:webHidden/>
          </w:rPr>
          <w:tab/>
        </w:r>
        <w:r w:rsidR="00163D4C">
          <w:rPr>
            <w:noProof/>
            <w:webHidden/>
          </w:rPr>
          <w:fldChar w:fldCharType="begin"/>
        </w:r>
        <w:r w:rsidR="00163D4C">
          <w:rPr>
            <w:noProof/>
            <w:webHidden/>
          </w:rPr>
          <w:instrText xml:space="preserve"> PAGEREF _Toc114593435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655B6C82" w14:textId="725320A8" w:rsidR="00163D4C" w:rsidRDefault="00000000">
      <w:pPr>
        <w:pStyle w:val="TDC3"/>
        <w:tabs>
          <w:tab w:val="left" w:pos="1100"/>
          <w:tab w:val="right" w:leader="dot" w:pos="8494"/>
        </w:tabs>
        <w:rPr>
          <w:rFonts w:eastAsiaTheme="minorEastAsia"/>
          <w:noProof/>
          <w:lang w:eastAsia="es-ES"/>
        </w:rPr>
      </w:pPr>
      <w:hyperlink w:anchor="_Toc114593436" w:history="1">
        <w:r w:rsidR="00163D4C" w:rsidRPr="004B4497">
          <w:rPr>
            <w:rStyle w:val="Hipervnculo"/>
            <w:noProof/>
          </w:rPr>
          <w:t>4.4.</w:t>
        </w:r>
        <w:r w:rsidR="00163D4C">
          <w:rPr>
            <w:rFonts w:eastAsiaTheme="minorEastAsia"/>
            <w:noProof/>
            <w:lang w:eastAsia="es-ES"/>
          </w:rPr>
          <w:tab/>
        </w:r>
        <w:r w:rsidR="00163D4C" w:rsidRPr="004B4497">
          <w:rPr>
            <w:rStyle w:val="Hipervnculo"/>
            <w:noProof/>
          </w:rPr>
          <w:t>Flow Chart</w:t>
        </w:r>
        <w:r w:rsidR="00163D4C">
          <w:rPr>
            <w:noProof/>
            <w:webHidden/>
          </w:rPr>
          <w:tab/>
        </w:r>
        <w:r w:rsidR="00163D4C">
          <w:rPr>
            <w:noProof/>
            <w:webHidden/>
          </w:rPr>
          <w:fldChar w:fldCharType="begin"/>
        </w:r>
        <w:r w:rsidR="00163D4C">
          <w:rPr>
            <w:noProof/>
            <w:webHidden/>
          </w:rPr>
          <w:instrText xml:space="preserve"> PAGEREF _Toc114593436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7F5E9BA0" w14:textId="4B97ED93" w:rsidR="00163D4C" w:rsidRDefault="00000000">
      <w:pPr>
        <w:pStyle w:val="TDC3"/>
        <w:tabs>
          <w:tab w:val="left" w:pos="1100"/>
          <w:tab w:val="right" w:leader="dot" w:pos="8494"/>
        </w:tabs>
        <w:rPr>
          <w:rFonts w:eastAsiaTheme="minorEastAsia"/>
          <w:noProof/>
          <w:lang w:eastAsia="es-ES"/>
        </w:rPr>
      </w:pPr>
      <w:hyperlink w:anchor="_Toc114593437" w:history="1">
        <w:r w:rsidR="00163D4C" w:rsidRPr="004B4497">
          <w:rPr>
            <w:rStyle w:val="Hipervnculo"/>
            <w:noProof/>
          </w:rPr>
          <w:t>4.5.</w:t>
        </w:r>
        <w:r w:rsidR="00163D4C">
          <w:rPr>
            <w:rFonts w:eastAsiaTheme="minorEastAsia"/>
            <w:noProof/>
            <w:lang w:eastAsia="es-ES"/>
          </w:rPr>
          <w:tab/>
        </w:r>
        <w:r w:rsidR="00163D4C" w:rsidRPr="004B4497">
          <w:rPr>
            <w:rStyle w:val="Hipervnculo"/>
            <w:noProof/>
          </w:rPr>
          <w:t>PFMA</w:t>
        </w:r>
        <w:r w:rsidR="00163D4C">
          <w:rPr>
            <w:noProof/>
            <w:webHidden/>
          </w:rPr>
          <w:tab/>
        </w:r>
        <w:r w:rsidR="00163D4C">
          <w:rPr>
            <w:noProof/>
            <w:webHidden/>
          </w:rPr>
          <w:fldChar w:fldCharType="begin"/>
        </w:r>
        <w:r w:rsidR="00163D4C">
          <w:rPr>
            <w:noProof/>
            <w:webHidden/>
          </w:rPr>
          <w:instrText xml:space="preserve"> PAGEREF _Toc114593437 \h </w:instrText>
        </w:r>
        <w:r w:rsidR="00163D4C">
          <w:rPr>
            <w:noProof/>
            <w:webHidden/>
          </w:rPr>
        </w:r>
        <w:r w:rsidR="00163D4C">
          <w:rPr>
            <w:noProof/>
            <w:webHidden/>
          </w:rPr>
          <w:fldChar w:fldCharType="separate"/>
        </w:r>
        <w:r w:rsidR="00163D4C">
          <w:rPr>
            <w:noProof/>
            <w:webHidden/>
          </w:rPr>
          <w:t>44</w:t>
        </w:r>
        <w:r w:rsidR="00163D4C">
          <w:rPr>
            <w:noProof/>
            <w:webHidden/>
          </w:rPr>
          <w:fldChar w:fldCharType="end"/>
        </w:r>
      </w:hyperlink>
    </w:p>
    <w:p w14:paraId="6B85589C" w14:textId="4B1EB2C2" w:rsidR="00163D4C" w:rsidRDefault="00000000">
      <w:pPr>
        <w:pStyle w:val="TDC3"/>
        <w:tabs>
          <w:tab w:val="left" w:pos="1100"/>
          <w:tab w:val="right" w:leader="dot" w:pos="8494"/>
        </w:tabs>
        <w:rPr>
          <w:rFonts w:eastAsiaTheme="minorEastAsia"/>
          <w:noProof/>
          <w:lang w:eastAsia="es-ES"/>
        </w:rPr>
      </w:pPr>
      <w:hyperlink w:anchor="_Toc114593438" w:history="1">
        <w:r w:rsidR="00163D4C" w:rsidRPr="004B4497">
          <w:rPr>
            <w:rStyle w:val="Hipervnculo"/>
            <w:noProof/>
          </w:rPr>
          <w:t>4.6.</w:t>
        </w:r>
        <w:r w:rsidR="00163D4C">
          <w:rPr>
            <w:rFonts w:eastAsiaTheme="minorEastAsia"/>
            <w:noProof/>
            <w:lang w:eastAsia="es-ES"/>
          </w:rPr>
          <w:tab/>
        </w:r>
        <w:r w:rsidR="00163D4C" w:rsidRPr="004B4497">
          <w:rPr>
            <w:rStyle w:val="Hipervnculo"/>
            <w:noProof/>
          </w:rPr>
          <w:t>Control Plan</w:t>
        </w:r>
        <w:r w:rsidR="00163D4C">
          <w:rPr>
            <w:noProof/>
            <w:webHidden/>
          </w:rPr>
          <w:tab/>
        </w:r>
        <w:r w:rsidR="00163D4C">
          <w:rPr>
            <w:noProof/>
            <w:webHidden/>
          </w:rPr>
          <w:fldChar w:fldCharType="begin"/>
        </w:r>
        <w:r w:rsidR="00163D4C">
          <w:rPr>
            <w:noProof/>
            <w:webHidden/>
          </w:rPr>
          <w:instrText xml:space="preserve"> PAGEREF _Toc114593438 \h </w:instrText>
        </w:r>
        <w:r w:rsidR="00163D4C">
          <w:rPr>
            <w:noProof/>
            <w:webHidden/>
          </w:rPr>
        </w:r>
        <w:r w:rsidR="00163D4C">
          <w:rPr>
            <w:noProof/>
            <w:webHidden/>
          </w:rPr>
          <w:fldChar w:fldCharType="separate"/>
        </w:r>
        <w:r w:rsidR="00163D4C">
          <w:rPr>
            <w:noProof/>
            <w:webHidden/>
          </w:rPr>
          <w:t>45</w:t>
        </w:r>
        <w:r w:rsidR="00163D4C">
          <w:rPr>
            <w:noProof/>
            <w:webHidden/>
          </w:rPr>
          <w:fldChar w:fldCharType="end"/>
        </w:r>
      </w:hyperlink>
    </w:p>
    <w:p w14:paraId="75A552E1" w14:textId="662E972F" w:rsidR="00163D4C" w:rsidRDefault="00000000">
      <w:pPr>
        <w:pStyle w:val="TDC3"/>
        <w:tabs>
          <w:tab w:val="left" w:pos="1100"/>
          <w:tab w:val="right" w:leader="dot" w:pos="8494"/>
        </w:tabs>
        <w:rPr>
          <w:rFonts w:eastAsiaTheme="minorEastAsia"/>
          <w:noProof/>
          <w:lang w:eastAsia="es-ES"/>
        </w:rPr>
      </w:pPr>
      <w:hyperlink w:anchor="_Toc114593439" w:history="1">
        <w:r w:rsidR="00163D4C" w:rsidRPr="004B4497">
          <w:rPr>
            <w:rStyle w:val="Hipervnculo"/>
            <w:noProof/>
          </w:rPr>
          <w:t>4.7.</w:t>
        </w:r>
        <w:r w:rsidR="00163D4C">
          <w:rPr>
            <w:rFonts w:eastAsiaTheme="minorEastAsia"/>
            <w:noProof/>
            <w:lang w:eastAsia="es-ES"/>
          </w:rPr>
          <w:tab/>
        </w:r>
        <w:r w:rsidR="00163D4C" w:rsidRPr="004B4497">
          <w:rPr>
            <w:rStyle w:val="Hipervnculo"/>
            <w:noProof/>
          </w:rPr>
          <w:t>Documento de validación</w:t>
        </w:r>
        <w:r w:rsidR="00163D4C">
          <w:rPr>
            <w:noProof/>
            <w:webHidden/>
          </w:rPr>
          <w:tab/>
        </w:r>
        <w:r w:rsidR="00163D4C">
          <w:rPr>
            <w:noProof/>
            <w:webHidden/>
          </w:rPr>
          <w:fldChar w:fldCharType="begin"/>
        </w:r>
        <w:r w:rsidR="00163D4C">
          <w:rPr>
            <w:noProof/>
            <w:webHidden/>
          </w:rPr>
          <w:instrText xml:space="preserve"> PAGEREF _Toc114593439 \h </w:instrText>
        </w:r>
        <w:r w:rsidR="00163D4C">
          <w:rPr>
            <w:noProof/>
            <w:webHidden/>
          </w:rPr>
        </w:r>
        <w:r w:rsidR="00163D4C">
          <w:rPr>
            <w:noProof/>
            <w:webHidden/>
          </w:rPr>
          <w:fldChar w:fldCharType="separate"/>
        </w:r>
        <w:r w:rsidR="00163D4C">
          <w:rPr>
            <w:noProof/>
            <w:webHidden/>
          </w:rPr>
          <w:t>45</w:t>
        </w:r>
        <w:r w:rsidR="00163D4C">
          <w:rPr>
            <w:noProof/>
            <w:webHidden/>
          </w:rPr>
          <w:fldChar w:fldCharType="end"/>
        </w:r>
      </w:hyperlink>
    </w:p>
    <w:p w14:paraId="62696577" w14:textId="7B2DC5FF" w:rsidR="00163D4C" w:rsidRDefault="00000000">
      <w:pPr>
        <w:pStyle w:val="TDC1"/>
        <w:tabs>
          <w:tab w:val="right" w:leader="dot" w:pos="8494"/>
        </w:tabs>
        <w:rPr>
          <w:rFonts w:eastAsiaTheme="minorEastAsia"/>
          <w:noProof/>
          <w:lang w:eastAsia="es-ES"/>
        </w:rPr>
      </w:pPr>
      <w:hyperlink w:anchor="_Toc114593440" w:history="1">
        <w:r w:rsidR="00163D4C" w:rsidRPr="004B4497">
          <w:rPr>
            <w:rStyle w:val="Hipervnculo"/>
            <w:noProof/>
          </w:rPr>
          <w:t>Capítulo 5. Conclusiones</w:t>
        </w:r>
        <w:r w:rsidR="00163D4C">
          <w:rPr>
            <w:noProof/>
            <w:webHidden/>
          </w:rPr>
          <w:tab/>
        </w:r>
        <w:r w:rsidR="00163D4C">
          <w:rPr>
            <w:noProof/>
            <w:webHidden/>
          </w:rPr>
          <w:fldChar w:fldCharType="begin"/>
        </w:r>
        <w:r w:rsidR="00163D4C">
          <w:rPr>
            <w:noProof/>
            <w:webHidden/>
          </w:rPr>
          <w:instrText xml:space="preserve"> PAGEREF _Toc114593440 \h </w:instrText>
        </w:r>
        <w:r w:rsidR="00163D4C">
          <w:rPr>
            <w:noProof/>
            <w:webHidden/>
          </w:rPr>
        </w:r>
        <w:r w:rsidR="00163D4C">
          <w:rPr>
            <w:noProof/>
            <w:webHidden/>
          </w:rPr>
          <w:fldChar w:fldCharType="separate"/>
        </w:r>
        <w:r w:rsidR="00163D4C">
          <w:rPr>
            <w:noProof/>
            <w:webHidden/>
          </w:rPr>
          <w:t>46</w:t>
        </w:r>
        <w:r w:rsidR="00163D4C">
          <w:rPr>
            <w:noProof/>
            <w:webHidden/>
          </w:rPr>
          <w:fldChar w:fldCharType="end"/>
        </w:r>
      </w:hyperlink>
    </w:p>
    <w:p w14:paraId="00667D72" w14:textId="0DE20E2A" w:rsidR="00163D4C" w:rsidRDefault="00000000">
      <w:pPr>
        <w:pStyle w:val="TDC3"/>
        <w:tabs>
          <w:tab w:val="left" w:pos="1100"/>
          <w:tab w:val="right" w:leader="dot" w:pos="8494"/>
        </w:tabs>
        <w:rPr>
          <w:rFonts w:eastAsiaTheme="minorEastAsia"/>
          <w:noProof/>
          <w:lang w:eastAsia="es-ES"/>
        </w:rPr>
      </w:pPr>
      <w:hyperlink w:anchor="_Toc114593441" w:history="1">
        <w:r w:rsidR="00163D4C" w:rsidRPr="004B4497">
          <w:rPr>
            <w:rStyle w:val="Hipervnculo"/>
            <w:noProof/>
          </w:rPr>
          <w:t>5.1.</w:t>
        </w:r>
        <w:r w:rsidR="00163D4C">
          <w:rPr>
            <w:rFonts w:eastAsiaTheme="minorEastAsia"/>
            <w:noProof/>
            <w:lang w:eastAsia="es-ES"/>
          </w:rPr>
          <w:tab/>
        </w:r>
        <w:r w:rsidR="00163D4C" w:rsidRPr="004B4497">
          <w:rPr>
            <w:rStyle w:val="Hipervnculo"/>
            <w:noProof/>
          </w:rPr>
          <w:t>Conclusiones sobre la evaluación económica</w:t>
        </w:r>
        <w:r w:rsidR="00163D4C">
          <w:rPr>
            <w:noProof/>
            <w:webHidden/>
          </w:rPr>
          <w:tab/>
        </w:r>
        <w:r w:rsidR="00163D4C">
          <w:rPr>
            <w:noProof/>
            <w:webHidden/>
          </w:rPr>
          <w:fldChar w:fldCharType="begin"/>
        </w:r>
        <w:r w:rsidR="00163D4C">
          <w:rPr>
            <w:noProof/>
            <w:webHidden/>
          </w:rPr>
          <w:instrText xml:space="preserve"> PAGEREF _Toc114593441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76E73183" w14:textId="2D897A4B" w:rsidR="00163D4C" w:rsidRDefault="00000000">
      <w:pPr>
        <w:pStyle w:val="TDC3"/>
        <w:tabs>
          <w:tab w:val="left" w:pos="1100"/>
          <w:tab w:val="right" w:leader="dot" w:pos="8494"/>
        </w:tabs>
        <w:rPr>
          <w:rFonts w:eastAsiaTheme="minorEastAsia"/>
          <w:noProof/>
          <w:lang w:eastAsia="es-ES"/>
        </w:rPr>
      </w:pPr>
      <w:hyperlink w:anchor="_Toc114593442" w:history="1">
        <w:r w:rsidR="00163D4C" w:rsidRPr="004B4497">
          <w:rPr>
            <w:rStyle w:val="Hipervnculo"/>
            <w:noProof/>
          </w:rPr>
          <w:t>5.2.</w:t>
        </w:r>
        <w:r w:rsidR="00163D4C">
          <w:rPr>
            <w:rFonts w:eastAsiaTheme="minorEastAsia"/>
            <w:noProof/>
            <w:lang w:eastAsia="es-ES"/>
          </w:rPr>
          <w:tab/>
        </w:r>
        <w:r w:rsidR="00163D4C" w:rsidRPr="004B4497">
          <w:rPr>
            <w:rStyle w:val="Hipervnculo"/>
            <w:noProof/>
          </w:rPr>
          <w:t>Conclusiones sobre la programación</w:t>
        </w:r>
        <w:r w:rsidR="00163D4C">
          <w:rPr>
            <w:noProof/>
            <w:webHidden/>
          </w:rPr>
          <w:tab/>
        </w:r>
        <w:r w:rsidR="00163D4C">
          <w:rPr>
            <w:noProof/>
            <w:webHidden/>
          </w:rPr>
          <w:fldChar w:fldCharType="begin"/>
        </w:r>
        <w:r w:rsidR="00163D4C">
          <w:rPr>
            <w:noProof/>
            <w:webHidden/>
          </w:rPr>
          <w:instrText xml:space="preserve"> PAGEREF _Toc114593442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1E636A27" w14:textId="519D2B03" w:rsidR="00163D4C" w:rsidRDefault="00000000">
      <w:pPr>
        <w:pStyle w:val="TDC3"/>
        <w:tabs>
          <w:tab w:val="left" w:pos="1100"/>
          <w:tab w:val="right" w:leader="dot" w:pos="8494"/>
        </w:tabs>
        <w:rPr>
          <w:rFonts w:eastAsiaTheme="minorEastAsia"/>
          <w:noProof/>
          <w:lang w:eastAsia="es-ES"/>
        </w:rPr>
      </w:pPr>
      <w:hyperlink w:anchor="_Toc114593443" w:history="1">
        <w:r w:rsidR="00163D4C" w:rsidRPr="004B4497">
          <w:rPr>
            <w:rStyle w:val="Hipervnculo"/>
            <w:noProof/>
          </w:rPr>
          <w:t>5.3.</w:t>
        </w:r>
        <w:r w:rsidR="00163D4C">
          <w:rPr>
            <w:rFonts w:eastAsiaTheme="minorEastAsia"/>
            <w:noProof/>
            <w:lang w:eastAsia="es-ES"/>
          </w:rPr>
          <w:tab/>
        </w:r>
        <w:r w:rsidR="00163D4C" w:rsidRPr="004B4497">
          <w:rPr>
            <w:rStyle w:val="Hipervnculo"/>
            <w:noProof/>
          </w:rPr>
          <w:t>Conclusiones sobre la producción</w:t>
        </w:r>
        <w:r w:rsidR="00163D4C">
          <w:rPr>
            <w:noProof/>
            <w:webHidden/>
          </w:rPr>
          <w:tab/>
        </w:r>
        <w:r w:rsidR="00163D4C">
          <w:rPr>
            <w:noProof/>
            <w:webHidden/>
          </w:rPr>
          <w:fldChar w:fldCharType="begin"/>
        </w:r>
        <w:r w:rsidR="00163D4C">
          <w:rPr>
            <w:noProof/>
            <w:webHidden/>
          </w:rPr>
          <w:instrText xml:space="preserve"> PAGEREF _Toc114593443 \h </w:instrText>
        </w:r>
        <w:r w:rsidR="00163D4C">
          <w:rPr>
            <w:noProof/>
            <w:webHidden/>
          </w:rPr>
        </w:r>
        <w:r w:rsidR="00163D4C">
          <w:rPr>
            <w:noProof/>
            <w:webHidden/>
          </w:rPr>
          <w:fldChar w:fldCharType="separate"/>
        </w:r>
        <w:r w:rsidR="00163D4C">
          <w:rPr>
            <w:noProof/>
            <w:webHidden/>
          </w:rPr>
          <w:t>48</w:t>
        </w:r>
        <w:r w:rsidR="00163D4C">
          <w:rPr>
            <w:noProof/>
            <w:webHidden/>
          </w:rPr>
          <w:fldChar w:fldCharType="end"/>
        </w:r>
      </w:hyperlink>
    </w:p>
    <w:p w14:paraId="66EC09E5" w14:textId="2549716E" w:rsidR="00163D4C" w:rsidRDefault="00000000">
      <w:pPr>
        <w:pStyle w:val="TDC3"/>
        <w:tabs>
          <w:tab w:val="left" w:pos="1100"/>
          <w:tab w:val="right" w:leader="dot" w:pos="8494"/>
        </w:tabs>
        <w:rPr>
          <w:rFonts w:eastAsiaTheme="minorEastAsia"/>
          <w:noProof/>
          <w:lang w:eastAsia="es-ES"/>
        </w:rPr>
      </w:pPr>
      <w:hyperlink w:anchor="_Toc114593444" w:history="1">
        <w:r w:rsidR="00163D4C" w:rsidRPr="004B4497">
          <w:rPr>
            <w:rStyle w:val="Hipervnculo"/>
            <w:noProof/>
          </w:rPr>
          <w:t>5.4.</w:t>
        </w:r>
        <w:r w:rsidR="00163D4C">
          <w:rPr>
            <w:rFonts w:eastAsiaTheme="minorEastAsia"/>
            <w:noProof/>
            <w:lang w:eastAsia="es-ES"/>
          </w:rPr>
          <w:tab/>
        </w:r>
        <w:r w:rsidR="00163D4C" w:rsidRPr="004B4497">
          <w:rPr>
            <w:rStyle w:val="Hipervnculo"/>
            <w:noProof/>
          </w:rPr>
          <w:t>Conclusiones generales</w:t>
        </w:r>
        <w:r w:rsidR="00163D4C">
          <w:rPr>
            <w:noProof/>
            <w:webHidden/>
          </w:rPr>
          <w:tab/>
        </w:r>
        <w:r w:rsidR="00163D4C">
          <w:rPr>
            <w:noProof/>
            <w:webHidden/>
          </w:rPr>
          <w:fldChar w:fldCharType="begin"/>
        </w:r>
        <w:r w:rsidR="00163D4C">
          <w:rPr>
            <w:noProof/>
            <w:webHidden/>
          </w:rPr>
          <w:instrText xml:space="preserve"> PAGEREF _Toc114593444 \h </w:instrText>
        </w:r>
        <w:r w:rsidR="00163D4C">
          <w:rPr>
            <w:noProof/>
            <w:webHidden/>
          </w:rPr>
        </w:r>
        <w:r w:rsidR="00163D4C">
          <w:rPr>
            <w:noProof/>
            <w:webHidden/>
          </w:rPr>
          <w:fldChar w:fldCharType="separate"/>
        </w:r>
        <w:r w:rsidR="00163D4C">
          <w:rPr>
            <w:noProof/>
            <w:webHidden/>
          </w:rPr>
          <w:t>49</w:t>
        </w:r>
        <w:r w:rsidR="00163D4C">
          <w:rPr>
            <w:noProof/>
            <w:webHidden/>
          </w:rPr>
          <w:fldChar w:fldCharType="end"/>
        </w:r>
      </w:hyperlink>
    </w:p>
    <w:p w14:paraId="08448B15" w14:textId="6BB88586" w:rsidR="00163D4C" w:rsidRDefault="00000000">
      <w:pPr>
        <w:pStyle w:val="TDC1"/>
        <w:tabs>
          <w:tab w:val="right" w:leader="dot" w:pos="8494"/>
        </w:tabs>
        <w:rPr>
          <w:rFonts w:eastAsiaTheme="minorEastAsia"/>
          <w:noProof/>
          <w:lang w:eastAsia="es-ES"/>
        </w:rPr>
      </w:pPr>
      <w:hyperlink w:anchor="_Toc114593445" w:history="1">
        <w:r w:rsidR="00163D4C" w:rsidRPr="004B4497">
          <w:rPr>
            <w:rStyle w:val="Hipervnculo"/>
            <w:noProof/>
          </w:rPr>
          <w:t>Capítulo 6. Bibliografía</w:t>
        </w:r>
        <w:r w:rsidR="00163D4C">
          <w:rPr>
            <w:noProof/>
            <w:webHidden/>
          </w:rPr>
          <w:tab/>
        </w:r>
        <w:r w:rsidR="00163D4C">
          <w:rPr>
            <w:noProof/>
            <w:webHidden/>
          </w:rPr>
          <w:fldChar w:fldCharType="begin"/>
        </w:r>
        <w:r w:rsidR="00163D4C">
          <w:rPr>
            <w:noProof/>
            <w:webHidden/>
          </w:rPr>
          <w:instrText xml:space="preserve"> PAGEREF _Toc114593445 \h </w:instrText>
        </w:r>
        <w:r w:rsidR="00163D4C">
          <w:rPr>
            <w:noProof/>
            <w:webHidden/>
          </w:rPr>
        </w:r>
        <w:r w:rsidR="00163D4C">
          <w:rPr>
            <w:noProof/>
            <w:webHidden/>
          </w:rPr>
          <w:fldChar w:fldCharType="separate"/>
        </w:r>
        <w:r w:rsidR="00163D4C">
          <w:rPr>
            <w:noProof/>
            <w:webHidden/>
          </w:rPr>
          <w:t>50</w:t>
        </w:r>
        <w:r w:rsidR="00163D4C">
          <w:rPr>
            <w:noProof/>
            <w:webHidden/>
          </w:rPr>
          <w:fldChar w:fldCharType="end"/>
        </w:r>
      </w:hyperlink>
    </w:p>
    <w:p w14:paraId="407BE141" w14:textId="489865E4"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5FAE1EE" w14:textId="3E5E72D6" w:rsidR="00720E28"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4846318" w:history="1">
        <w:r w:rsidR="00720E28" w:rsidRPr="002E2C65">
          <w:rPr>
            <w:rStyle w:val="Hipervnculo"/>
            <w:noProof/>
          </w:rPr>
          <w:t>Figura 1. Refrigeración líquida para filamento 3D</w:t>
        </w:r>
        <w:r w:rsidR="00720E28">
          <w:rPr>
            <w:noProof/>
            <w:webHidden/>
          </w:rPr>
          <w:tab/>
        </w:r>
        <w:r w:rsidR="00720E28">
          <w:rPr>
            <w:noProof/>
            <w:webHidden/>
          </w:rPr>
          <w:fldChar w:fldCharType="begin"/>
        </w:r>
        <w:r w:rsidR="00720E28">
          <w:rPr>
            <w:noProof/>
            <w:webHidden/>
          </w:rPr>
          <w:instrText xml:space="preserve"> PAGEREF _Toc114846318 \h </w:instrText>
        </w:r>
        <w:r w:rsidR="00720E28">
          <w:rPr>
            <w:noProof/>
            <w:webHidden/>
          </w:rPr>
        </w:r>
        <w:r w:rsidR="00720E28">
          <w:rPr>
            <w:noProof/>
            <w:webHidden/>
          </w:rPr>
          <w:fldChar w:fldCharType="separate"/>
        </w:r>
        <w:r w:rsidR="00720E28">
          <w:rPr>
            <w:noProof/>
            <w:webHidden/>
          </w:rPr>
          <w:t>9</w:t>
        </w:r>
        <w:r w:rsidR="00720E28">
          <w:rPr>
            <w:noProof/>
            <w:webHidden/>
          </w:rPr>
          <w:fldChar w:fldCharType="end"/>
        </w:r>
      </w:hyperlink>
    </w:p>
    <w:p w14:paraId="74BA281F" w14:textId="1F5EA634" w:rsidR="00720E28" w:rsidRDefault="00720E28">
      <w:pPr>
        <w:pStyle w:val="TDC1"/>
        <w:tabs>
          <w:tab w:val="right" w:leader="dot" w:pos="8494"/>
        </w:tabs>
        <w:rPr>
          <w:rFonts w:eastAsiaTheme="minorEastAsia"/>
          <w:noProof/>
          <w:lang w:eastAsia="es-ES"/>
        </w:rPr>
      </w:pPr>
      <w:hyperlink w:anchor="_Toc114846319" w:history="1">
        <w:r w:rsidRPr="002E2C65">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4846319 \h </w:instrText>
        </w:r>
        <w:r>
          <w:rPr>
            <w:noProof/>
            <w:webHidden/>
          </w:rPr>
        </w:r>
        <w:r>
          <w:rPr>
            <w:noProof/>
            <w:webHidden/>
          </w:rPr>
          <w:fldChar w:fldCharType="separate"/>
        </w:r>
        <w:r>
          <w:rPr>
            <w:noProof/>
            <w:webHidden/>
          </w:rPr>
          <w:t>9</w:t>
        </w:r>
        <w:r>
          <w:rPr>
            <w:noProof/>
            <w:webHidden/>
          </w:rPr>
          <w:fldChar w:fldCharType="end"/>
        </w:r>
      </w:hyperlink>
    </w:p>
    <w:p w14:paraId="24A2241A" w14:textId="1307D828" w:rsidR="00720E28" w:rsidRDefault="00720E28">
      <w:pPr>
        <w:pStyle w:val="TDC1"/>
        <w:tabs>
          <w:tab w:val="right" w:leader="dot" w:pos="8494"/>
        </w:tabs>
        <w:rPr>
          <w:rFonts w:eastAsiaTheme="minorEastAsia"/>
          <w:noProof/>
          <w:lang w:eastAsia="es-ES"/>
        </w:rPr>
      </w:pPr>
      <w:hyperlink w:anchor="_Toc114846320" w:history="1">
        <w:r w:rsidRPr="002E2C65">
          <w:rPr>
            <w:rStyle w:val="Hipervnculo"/>
            <w:noProof/>
          </w:rPr>
          <w:t>Figura 3. Tensión aplicando tracción</w:t>
        </w:r>
        <w:r>
          <w:rPr>
            <w:noProof/>
            <w:webHidden/>
          </w:rPr>
          <w:tab/>
        </w:r>
        <w:r>
          <w:rPr>
            <w:noProof/>
            <w:webHidden/>
          </w:rPr>
          <w:fldChar w:fldCharType="begin"/>
        </w:r>
        <w:r>
          <w:rPr>
            <w:noProof/>
            <w:webHidden/>
          </w:rPr>
          <w:instrText xml:space="preserve"> PAGEREF _Toc114846320 \h </w:instrText>
        </w:r>
        <w:r>
          <w:rPr>
            <w:noProof/>
            <w:webHidden/>
          </w:rPr>
        </w:r>
        <w:r>
          <w:rPr>
            <w:noProof/>
            <w:webHidden/>
          </w:rPr>
          <w:fldChar w:fldCharType="separate"/>
        </w:r>
        <w:r>
          <w:rPr>
            <w:noProof/>
            <w:webHidden/>
          </w:rPr>
          <w:t>10</w:t>
        </w:r>
        <w:r>
          <w:rPr>
            <w:noProof/>
            <w:webHidden/>
          </w:rPr>
          <w:fldChar w:fldCharType="end"/>
        </w:r>
      </w:hyperlink>
    </w:p>
    <w:p w14:paraId="7B4FB037" w14:textId="3ED85931" w:rsidR="00720E28" w:rsidRDefault="00720E28">
      <w:pPr>
        <w:pStyle w:val="TDC1"/>
        <w:tabs>
          <w:tab w:val="right" w:leader="dot" w:pos="8494"/>
        </w:tabs>
        <w:rPr>
          <w:rFonts w:eastAsiaTheme="minorEastAsia"/>
          <w:noProof/>
          <w:lang w:eastAsia="es-ES"/>
        </w:rPr>
      </w:pPr>
      <w:hyperlink w:anchor="_Toc114846321" w:history="1">
        <w:r w:rsidRPr="002E2C65">
          <w:rPr>
            <w:rStyle w:val="Hipervnculo"/>
            <w:noProof/>
          </w:rPr>
          <w:t>Figura 4. Tensión aplicando fuerza</w:t>
        </w:r>
        <w:r>
          <w:rPr>
            <w:noProof/>
            <w:webHidden/>
          </w:rPr>
          <w:tab/>
        </w:r>
        <w:r>
          <w:rPr>
            <w:noProof/>
            <w:webHidden/>
          </w:rPr>
          <w:fldChar w:fldCharType="begin"/>
        </w:r>
        <w:r>
          <w:rPr>
            <w:noProof/>
            <w:webHidden/>
          </w:rPr>
          <w:instrText xml:space="preserve"> PAGEREF _Toc114846321 \h </w:instrText>
        </w:r>
        <w:r>
          <w:rPr>
            <w:noProof/>
            <w:webHidden/>
          </w:rPr>
        </w:r>
        <w:r>
          <w:rPr>
            <w:noProof/>
            <w:webHidden/>
          </w:rPr>
          <w:fldChar w:fldCharType="separate"/>
        </w:r>
        <w:r>
          <w:rPr>
            <w:noProof/>
            <w:webHidden/>
          </w:rPr>
          <w:t>10</w:t>
        </w:r>
        <w:r>
          <w:rPr>
            <w:noProof/>
            <w:webHidden/>
          </w:rPr>
          <w:fldChar w:fldCharType="end"/>
        </w:r>
      </w:hyperlink>
    </w:p>
    <w:p w14:paraId="3B2825B7" w14:textId="00B2F48C" w:rsidR="00720E28" w:rsidRDefault="00720E28">
      <w:pPr>
        <w:pStyle w:val="TDC1"/>
        <w:tabs>
          <w:tab w:val="right" w:leader="dot" w:pos="8494"/>
        </w:tabs>
        <w:rPr>
          <w:rFonts w:eastAsiaTheme="minorEastAsia"/>
          <w:noProof/>
          <w:lang w:eastAsia="es-ES"/>
        </w:rPr>
      </w:pPr>
      <w:hyperlink w:anchor="_Toc114846322" w:history="1">
        <w:r w:rsidRPr="002E2C65">
          <w:rPr>
            <w:rStyle w:val="Hipervnculo"/>
            <w:noProof/>
          </w:rPr>
          <w:t>Figura 5. Tensión aplicando sistema no lineal para el control del espesor de planchas de acero</w:t>
        </w:r>
        <w:r>
          <w:rPr>
            <w:noProof/>
            <w:webHidden/>
          </w:rPr>
          <w:tab/>
        </w:r>
        <w:r>
          <w:rPr>
            <w:noProof/>
            <w:webHidden/>
          </w:rPr>
          <w:fldChar w:fldCharType="begin"/>
        </w:r>
        <w:r>
          <w:rPr>
            <w:noProof/>
            <w:webHidden/>
          </w:rPr>
          <w:instrText xml:space="preserve"> PAGEREF _Toc114846322 \h </w:instrText>
        </w:r>
        <w:r>
          <w:rPr>
            <w:noProof/>
            <w:webHidden/>
          </w:rPr>
        </w:r>
        <w:r>
          <w:rPr>
            <w:noProof/>
            <w:webHidden/>
          </w:rPr>
          <w:fldChar w:fldCharType="separate"/>
        </w:r>
        <w:r>
          <w:rPr>
            <w:noProof/>
            <w:webHidden/>
          </w:rPr>
          <w:t>11</w:t>
        </w:r>
        <w:r>
          <w:rPr>
            <w:noProof/>
            <w:webHidden/>
          </w:rPr>
          <w:fldChar w:fldCharType="end"/>
        </w:r>
      </w:hyperlink>
    </w:p>
    <w:p w14:paraId="0E3BC183" w14:textId="404414E2" w:rsidR="00720E28" w:rsidRDefault="00720E28">
      <w:pPr>
        <w:pStyle w:val="TDC1"/>
        <w:tabs>
          <w:tab w:val="right" w:leader="dot" w:pos="8494"/>
        </w:tabs>
        <w:rPr>
          <w:rFonts w:eastAsiaTheme="minorEastAsia"/>
          <w:noProof/>
          <w:lang w:eastAsia="es-ES"/>
        </w:rPr>
      </w:pPr>
      <w:hyperlink w:anchor="_Toc114846323" w:history="1">
        <w:r w:rsidRPr="002E2C65">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4846323 \h </w:instrText>
        </w:r>
        <w:r>
          <w:rPr>
            <w:noProof/>
            <w:webHidden/>
          </w:rPr>
        </w:r>
        <w:r>
          <w:rPr>
            <w:noProof/>
            <w:webHidden/>
          </w:rPr>
          <w:fldChar w:fldCharType="separate"/>
        </w:r>
        <w:r>
          <w:rPr>
            <w:noProof/>
            <w:webHidden/>
          </w:rPr>
          <w:t>12</w:t>
        </w:r>
        <w:r>
          <w:rPr>
            <w:noProof/>
            <w:webHidden/>
          </w:rPr>
          <w:fldChar w:fldCharType="end"/>
        </w:r>
      </w:hyperlink>
    </w:p>
    <w:p w14:paraId="257B84E0" w14:textId="3710162E" w:rsidR="00720E28" w:rsidRDefault="00720E28">
      <w:pPr>
        <w:pStyle w:val="TDC1"/>
        <w:tabs>
          <w:tab w:val="right" w:leader="dot" w:pos="8494"/>
        </w:tabs>
        <w:rPr>
          <w:rFonts w:eastAsiaTheme="minorEastAsia"/>
          <w:noProof/>
          <w:lang w:eastAsia="es-ES"/>
        </w:rPr>
      </w:pPr>
      <w:hyperlink w:anchor="_Toc114846324" w:history="1">
        <w:r w:rsidRPr="002E2C65">
          <w:rPr>
            <w:rStyle w:val="Hipervnculo"/>
            <w:noProof/>
          </w:rPr>
          <w:t>Figura 7. Sensor de espesor, efecto hall</w:t>
        </w:r>
        <w:r>
          <w:rPr>
            <w:noProof/>
            <w:webHidden/>
          </w:rPr>
          <w:tab/>
        </w:r>
        <w:r>
          <w:rPr>
            <w:noProof/>
            <w:webHidden/>
          </w:rPr>
          <w:fldChar w:fldCharType="begin"/>
        </w:r>
        <w:r>
          <w:rPr>
            <w:noProof/>
            <w:webHidden/>
          </w:rPr>
          <w:instrText xml:space="preserve"> PAGEREF _Toc114846324 \h </w:instrText>
        </w:r>
        <w:r>
          <w:rPr>
            <w:noProof/>
            <w:webHidden/>
          </w:rPr>
        </w:r>
        <w:r>
          <w:rPr>
            <w:noProof/>
            <w:webHidden/>
          </w:rPr>
          <w:fldChar w:fldCharType="separate"/>
        </w:r>
        <w:r>
          <w:rPr>
            <w:noProof/>
            <w:webHidden/>
          </w:rPr>
          <w:t>12</w:t>
        </w:r>
        <w:r>
          <w:rPr>
            <w:noProof/>
            <w:webHidden/>
          </w:rPr>
          <w:fldChar w:fldCharType="end"/>
        </w:r>
      </w:hyperlink>
    </w:p>
    <w:p w14:paraId="0EA54764" w14:textId="7699ABBC" w:rsidR="00720E28" w:rsidRDefault="00720E28">
      <w:pPr>
        <w:pStyle w:val="TDC1"/>
        <w:tabs>
          <w:tab w:val="right" w:leader="dot" w:pos="8494"/>
        </w:tabs>
        <w:rPr>
          <w:rFonts w:eastAsiaTheme="minorEastAsia"/>
          <w:noProof/>
          <w:lang w:eastAsia="es-ES"/>
        </w:rPr>
      </w:pPr>
      <w:hyperlink w:anchor="_Toc114846325" w:history="1">
        <w:r w:rsidRPr="002E2C65">
          <w:rPr>
            <w:rStyle w:val="Hipervnculo"/>
            <w:noProof/>
          </w:rPr>
          <w:t>Figura 8. Soporte bobina</w:t>
        </w:r>
        <w:r>
          <w:rPr>
            <w:noProof/>
            <w:webHidden/>
          </w:rPr>
          <w:tab/>
        </w:r>
        <w:r>
          <w:rPr>
            <w:noProof/>
            <w:webHidden/>
          </w:rPr>
          <w:fldChar w:fldCharType="begin"/>
        </w:r>
        <w:r>
          <w:rPr>
            <w:noProof/>
            <w:webHidden/>
          </w:rPr>
          <w:instrText xml:space="preserve"> PAGEREF _Toc114846325 \h </w:instrText>
        </w:r>
        <w:r>
          <w:rPr>
            <w:noProof/>
            <w:webHidden/>
          </w:rPr>
        </w:r>
        <w:r>
          <w:rPr>
            <w:noProof/>
            <w:webHidden/>
          </w:rPr>
          <w:fldChar w:fldCharType="separate"/>
        </w:r>
        <w:r>
          <w:rPr>
            <w:noProof/>
            <w:webHidden/>
          </w:rPr>
          <w:t>13</w:t>
        </w:r>
        <w:r>
          <w:rPr>
            <w:noProof/>
            <w:webHidden/>
          </w:rPr>
          <w:fldChar w:fldCharType="end"/>
        </w:r>
      </w:hyperlink>
    </w:p>
    <w:p w14:paraId="75B07BC6" w14:textId="0E3920C9" w:rsidR="00720E28" w:rsidRDefault="00720E28">
      <w:pPr>
        <w:pStyle w:val="TDC1"/>
        <w:tabs>
          <w:tab w:val="right" w:leader="dot" w:pos="8494"/>
        </w:tabs>
        <w:rPr>
          <w:rFonts w:eastAsiaTheme="minorEastAsia"/>
          <w:noProof/>
          <w:lang w:eastAsia="es-ES"/>
        </w:rPr>
      </w:pPr>
      <w:hyperlink w:anchor="_Toc114846326" w:history="1">
        <w:r w:rsidRPr="002E2C65">
          <w:rPr>
            <w:rStyle w:val="Hipervnculo"/>
            <w:noProof/>
          </w:rPr>
          <w:t>Figura 9. Sistema de refrigeración</w:t>
        </w:r>
        <w:r>
          <w:rPr>
            <w:noProof/>
            <w:webHidden/>
          </w:rPr>
          <w:tab/>
        </w:r>
        <w:r>
          <w:rPr>
            <w:noProof/>
            <w:webHidden/>
          </w:rPr>
          <w:fldChar w:fldCharType="begin"/>
        </w:r>
        <w:r>
          <w:rPr>
            <w:noProof/>
            <w:webHidden/>
          </w:rPr>
          <w:instrText xml:space="preserve"> PAGEREF _Toc114846326 \h </w:instrText>
        </w:r>
        <w:r>
          <w:rPr>
            <w:noProof/>
            <w:webHidden/>
          </w:rPr>
        </w:r>
        <w:r>
          <w:rPr>
            <w:noProof/>
            <w:webHidden/>
          </w:rPr>
          <w:fldChar w:fldCharType="separate"/>
        </w:r>
        <w:r>
          <w:rPr>
            <w:noProof/>
            <w:webHidden/>
          </w:rPr>
          <w:t>15</w:t>
        </w:r>
        <w:r>
          <w:rPr>
            <w:noProof/>
            <w:webHidden/>
          </w:rPr>
          <w:fldChar w:fldCharType="end"/>
        </w:r>
      </w:hyperlink>
    </w:p>
    <w:p w14:paraId="0E8960D4" w14:textId="5029D070" w:rsidR="00720E28" w:rsidRDefault="00720E28">
      <w:pPr>
        <w:pStyle w:val="TDC1"/>
        <w:tabs>
          <w:tab w:val="right" w:leader="dot" w:pos="8494"/>
        </w:tabs>
        <w:rPr>
          <w:rFonts w:eastAsiaTheme="minorEastAsia"/>
          <w:noProof/>
          <w:lang w:eastAsia="es-ES"/>
        </w:rPr>
      </w:pPr>
      <w:hyperlink w:anchor="_Toc114846327" w:history="1">
        <w:r w:rsidRPr="002E2C65">
          <w:rPr>
            <w:rStyle w:val="Hipervnculo"/>
            <w:noProof/>
          </w:rPr>
          <w:t>Figura 10. Segunda etapa</w:t>
        </w:r>
        <w:r>
          <w:rPr>
            <w:noProof/>
            <w:webHidden/>
          </w:rPr>
          <w:tab/>
        </w:r>
        <w:r>
          <w:rPr>
            <w:noProof/>
            <w:webHidden/>
          </w:rPr>
          <w:fldChar w:fldCharType="begin"/>
        </w:r>
        <w:r>
          <w:rPr>
            <w:noProof/>
            <w:webHidden/>
          </w:rPr>
          <w:instrText xml:space="preserve"> PAGEREF _Toc114846327 \h </w:instrText>
        </w:r>
        <w:r>
          <w:rPr>
            <w:noProof/>
            <w:webHidden/>
          </w:rPr>
        </w:r>
        <w:r>
          <w:rPr>
            <w:noProof/>
            <w:webHidden/>
          </w:rPr>
          <w:fldChar w:fldCharType="separate"/>
        </w:r>
        <w:r>
          <w:rPr>
            <w:noProof/>
            <w:webHidden/>
          </w:rPr>
          <w:t>15</w:t>
        </w:r>
        <w:r>
          <w:rPr>
            <w:noProof/>
            <w:webHidden/>
          </w:rPr>
          <w:fldChar w:fldCharType="end"/>
        </w:r>
      </w:hyperlink>
    </w:p>
    <w:p w14:paraId="47546F45" w14:textId="66AF7AE7" w:rsidR="00720E28" w:rsidRDefault="00720E28">
      <w:pPr>
        <w:pStyle w:val="TDC1"/>
        <w:tabs>
          <w:tab w:val="right" w:leader="dot" w:pos="8494"/>
        </w:tabs>
        <w:rPr>
          <w:rFonts w:eastAsiaTheme="minorEastAsia"/>
          <w:noProof/>
          <w:lang w:eastAsia="es-ES"/>
        </w:rPr>
      </w:pPr>
      <w:hyperlink w:anchor="_Toc114846328" w:history="1">
        <w:r w:rsidRPr="002E2C65">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4846328 \h </w:instrText>
        </w:r>
        <w:r>
          <w:rPr>
            <w:noProof/>
            <w:webHidden/>
          </w:rPr>
        </w:r>
        <w:r>
          <w:rPr>
            <w:noProof/>
            <w:webHidden/>
          </w:rPr>
          <w:fldChar w:fldCharType="separate"/>
        </w:r>
        <w:r>
          <w:rPr>
            <w:noProof/>
            <w:webHidden/>
          </w:rPr>
          <w:t>15</w:t>
        </w:r>
        <w:r>
          <w:rPr>
            <w:noProof/>
            <w:webHidden/>
          </w:rPr>
          <w:fldChar w:fldCharType="end"/>
        </w:r>
      </w:hyperlink>
    </w:p>
    <w:p w14:paraId="0D3D8422" w14:textId="6EC2BCC4" w:rsidR="00720E28" w:rsidRDefault="00720E28">
      <w:pPr>
        <w:pStyle w:val="TDC1"/>
        <w:tabs>
          <w:tab w:val="right" w:leader="dot" w:pos="8494"/>
        </w:tabs>
        <w:rPr>
          <w:rFonts w:eastAsiaTheme="minorEastAsia"/>
          <w:noProof/>
          <w:lang w:eastAsia="es-ES"/>
        </w:rPr>
      </w:pPr>
      <w:hyperlink w:anchor="_Toc114846329" w:history="1">
        <w:r w:rsidRPr="002E2C65">
          <w:rPr>
            <w:rStyle w:val="Hipervnculo"/>
            <w:noProof/>
          </w:rPr>
          <w:t>Figura 12A. Soporte guía principio</w:t>
        </w:r>
        <w:r>
          <w:rPr>
            <w:noProof/>
            <w:webHidden/>
          </w:rPr>
          <w:tab/>
        </w:r>
        <w:r>
          <w:rPr>
            <w:noProof/>
            <w:webHidden/>
          </w:rPr>
          <w:fldChar w:fldCharType="begin"/>
        </w:r>
        <w:r>
          <w:rPr>
            <w:noProof/>
            <w:webHidden/>
          </w:rPr>
          <w:instrText xml:space="preserve"> PAGEREF _Toc114846329 \h </w:instrText>
        </w:r>
        <w:r>
          <w:rPr>
            <w:noProof/>
            <w:webHidden/>
          </w:rPr>
        </w:r>
        <w:r>
          <w:rPr>
            <w:noProof/>
            <w:webHidden/>
          </w:rPr>
          <w:fldChar w:fldCharType="separate"/>
        </w:r>
        <w:r>
          <w:rPr>
            <w:noProof/>
            <w:webHidden/>
          </w:rPr>
          <w:t>16</w:t>
        </w:r>
        <w:r>
          <w:rPr>
            <w:noProof/>
            <w:webHidden/>
          </w:rPr>
          <w:fldChar w:fldCharType="end"/>
        </w:r>
      </w:hyperlink>
    </w:p>
    <w:p w14:paraId="0C02CC92" w14:textId="2B612879" w:rsidR="00720E28" w:rsidRDefault="00720E28">
      <w:pPr>
        <w:pStyle w:val="TDC1"/>
        <w:tabs>
          <w:tab w:val="right" w:leader="dot" w:pos="8494"/>
        </w:tabs>
        <w:rPr>
          <w:rFonts w:eastAsiaTheme="minorEastAsia"/>
          <w:noProof/>
          <w:lang w:eastAsia="es-ES"/>
        </w:rPr>
      </w:pPr>
      <w:hyperlink w:anchor="_Toc114846330" w:history="1">
        <w:r w:rsidRPr="002E2C65">
          <w:rPr>
            <w:rStyle w:val="Hipervnculo"/>
            <w:noProof/>
          </w:rPr>
          <w:t>Figura 12B. Soporte guía final</w:t>
        </w:r>
        <w:r>
          <w:rPr>
            <w:noProof/>
            <w:webHidden/>
          </w:rPr>
          <w:tab/>
        </w:r>
        <w:r>
          <w:rPr>
            <w:noProof/>
            <w:webHidden/>
          </w:rPr>
          <w:fldChar w:fldCharType="begin"/>
        </w:r>
        <w:r>
          <w:rPr>
            <w:noProof/>
            <w:webHidden/>
          </w:rPr>
          <w:instrText xml:space="preserve"> PAGEREF _Toc114846330 \h </w:instrText>
        </w:r>
        <w:r>
          <w:rPr>
            <w:noProof/>
            <w:webHidden/>
          </w:rPr>
        </w:r>
        <w:r>
          <w:rPr>
            <w:noProof/>
            <w:webHidden/>
          </w:rPr>
          <w:fldChar w:fldCharType="separate"/>
        </w:r>
        <w:r>
          <w:rPr>
            <w:noProof/>
            <w:webHidden/>
          </w:rPr>
          <w:t>16</w:t>
        </w:r>
        <w:r>
          <w:rPr>
            <w:noProof/>
            <w:webHidden/>
          </w:rPr>
          <w:fldChar w:fldCharType="end"/>
        </w:r>
      </w:hyperlink>
    </w:p>
    <w:p w14:paraId="626EA3B3" w14:textId="4C0806FA" w:rsidR="00720E28" w:rsidRDefault="00720E28">
      <w:pPr>
        <w:pStyle w:val="TDC1"/>
        <w:tabs>
          <w:tab w:val="right" w:leader="dot" w:pos="8494"/>
        </w:tabs>
        <w:rPr>
          <w:rFonts w:eastAsiaTheme="minorEastAsia"/>
          <w:noProof/>
          <w:lang w:eastAsia="es-ES"/>
        </w:rPr>
      </w:pPr>
      <w:hyperlink w:anchor="_Toc114846331" w:history="1">
        <w:r w:rsidRPr="002E2C65">
          <w:rPr>
            <w:rStyle w:val="Hipervnculo"/>
            <w:noProof/>
          </w:rPr>
          <w:t>Figura 13. Engranajes.</w:t>
        </w:r>
        <w:r>
          <w:rPr>
            <w:noProof/>
            <w:webHidden/>
          </w:rPr>
          <w:tab/>
        </w:r>
        <w:r>
          <w:rPr>
            <w:noProof/>
            <w:webHidden/>
          </w:rPr>
          <w:fldChar w:fldCharType="begin"/>
        </w:r>
        <w:r>
          <w:rPr>
            <w:noProof/>
            <w:webHidden/>
          </w:rPr>
          <w:instrText xml:space="preserve"> PAGEREF _Toc114846331 \h </w:instrText>
        </w:r>
        <w:r>
          <w:rPr>
            <w:noProof/>
            <w:webHidden/>
          </w:rPr>
        </w:r>
        <w:r>
          <w:rPr>
            <w:noProof/>
            <w:webHidden/>
          </w:rPr>
          <w:fldChar w:fldCharType="separate"/>
        </w:r>
        <w:r>
          <w:rPr>
            <w:noProof/>
            <w:webHidden/>
          </w:rPr>
          <w:t>17</w:t>
        </w:r>
        <w:r>
          <w:rPr>
            <w:noProof/>
            <w:webHidden/>
          </w:rPr>
          <w:fldChar w:fldCharType="end"/>
        </w:r>
      </w:hyperlink>
    </w:p>
    <w:p w14:paraId="498AFFBD" w14:textId="7F371852" w:rsidR="00720E28" w:rsidRDefault="00720E28">
      <w:pPr>
        <w:pStyle w:val="TDC1"/>
        <w:tabs>
          <w:tab w:val="right" w:leader="dot" w:pos="8494"/>
        </w:tabs>
        <w:rPr>
          <w:rFonts w:eastAsiaTheme="minorEastAsia"/>
          <w:noProof/>
          <w:lang w:eastAsia="es-ES"/>
        </w:rPr>
      </w:pPr>
      <w:hyperlink w:anchor="_Toc114846332" w:history="1">
        <w:r w:rsidRPr="002E2C65">
          <w:rPr>
            <w:rStyle w:val="Hipervnculo"/>
            <w:noProof/>
          </w:rPr>
          <w:t>Figura 14. Diferentes bobinas.</w:t>
        </w:r>
        <w:r>
          <w:rPr>
            <w:noProof/>
            <w:webHidden/>
          </w:rPr>
          <w:tab/>
        </w:r>
        <w:r>
          <w:rPr>
            <w:noProof/>
            <w:webHidden/>
          </w:rPr>
          <w:fldChar w:fldCharType="begin"/>
        </w:r>
        <w:r>
          <w:rPr>
            <w:noProof/>
            <w:webHidden/>
          </w:rPr>
          <w:instrText xml:space="preserve"> PAGEREF _Toc114846332 \h </w:instrText>
        </w:r>
        <w:r>
          <w:rPr>
            <w:noProof/>
            <w:webHidden/>
          </w:rPr>
        </w:r>
        <w:r>
          <w:rPr>
            <w:noProof/>
            <w:webHidden/>
          </w:rPr>
          <w:fldChar w:fldCharType="separate"/>
        </w:r>
        <w:r>
          <w:rPr>
            <w:noProof/>
            <w:webHidden/>
          </w:rPr>
          <w:t>18</w:t>
        </w:r>
        <w:r>
          <w:rPr>
            <w:noProof/>
            <w:webHidden/>
          </w:rPr>
          <w:fldChar w:fldCharType="end"/>
        </w:r>
      </w:hyperlink>
    </w:p>
    <w:p w14:paraId="7481DD35" w14:textId="55688C55" w:rsidR="00720E28" w:rsidRDefault="00720E28">
      <w:pPr>
        <w:pStyle w:val="TDC1"/>
        <w:tabs>
          <w:tab w:val="right" w:leader="dot" w:pos="8494"/>
        </w:tabs>
        <w:rPr>
          <w:rFonts w:eastAsiaTheme="minorEastAsia"/>
          <w:noProof/>
          <w:lang w:eastAsia="es-ES"/>
        </w:rPr>
      </w:pPr>
      <w:hyperlink w:anchor="_Toc114846333" w:history="1">
        <w:r w:rsidRPr="002E2C65">
          <w:rPr>
            <w:rStyle w:val="Hipervnculo"/>
            <w:noProof/>
          </w:rPr>
          <w:t>Figura 15. Soporte completo.</w:t>
        </w:r>
        <w:r>
          <w:rPr>
            <w:noProof/>
            <w:webHidden/>
          </w:rPr>
          <w:tab/>
        </w:r>
        <w:r>
          <w:rPr>
            <w:noProof/>
            <w:webHidden/>
          </w:rPr>
          <w:fldChar w:fldCharType="begin"/>
        </w:r>
        <w:r>
          <w:rPr>
            <w:noProof/>
            <w:webHidden/>
          </w:rPr>
          <w:instrText xml:space="preserve"> PAGEREF _Toc114846333 \h </w:instrText>
        </w:r>
        <w:r>
          <w:rPr>
            <w:noProof/>
            <w:webHidden/>
          </w:rPr>
        </w:r>
        <w:r>
          <w:rPr>
            <w:noProof/>
            <w:webHidden/>
          </w:rPr>
          <w:fldChar w:fldCharType="separate"/>
        </w:r>
        <w:r>
          <w:rPr>
            <w:noProof/>
            <w:webHidden/>
          </w:rPr>
          <w:t>18</w:t>
        </w:r>
        <w:r>
          <w:rPr>
            <w:noProof/>
            <w:webHidden/>
          </w:rPr>
          <w:fldChar w:fldCharType="end"/>
        </w:r>
      </w:hyperlink>
    </w:p>
    <w:p w14:paraId="35103B82" w14:textId="1CF0B6EE" w:rsidR="00720E28" w:rsidRDefault="00720E28">
      <w:pPr>
        <w:pStyle w:val="TDC1"/>
        <w:tabs>
          <w:tab w:val="right" w:leader="dot" w:pos="8494"/>
        </w:tabs>
        <w:rPr>
          <w:rFonts w:eastAsiaTheme="minorEastAsia"/>
          <w:noProof/>
          <w:lang w:eastAsia="es-ES"/>
        </w:rPr>
      </w:pPr>
      <w:hyperlink w:anchor="_Toc114846334" w:history="1">
        <w:r w:rsidRPr="002E2C65">
          <w:rPr>
            <w:rStyle w:val="Hipervnculo"/>
            <w:noProof/>
          </w:rPr>
          <w:t>Figura 16.Puente fuente alimentación.</w:t>
        </w:r>
        <w:r>
          <w:rPr>
            <w:noProof/>
            <w:webHidden/>
          </w:rPr>
          <w:tab/>
        </w:r>
        <w:r>
          <w:rPr>
            <w:noProof/>
            <w:webHidden/>
          </w:rPr>
          <w:fldChar w:fldCharType="begin"/>
        </w:r>
        <w:r>
          <w:rPr>
            <w:noProof/>
            <w:webHidden/>
          </w:rPr>
          <w:instrText xml:space="preserve"> PAGEREF _Toc114846334 \h </w:instrText>
        </w:r>
        <w:r>
          <w:rPr>
            <w:noProof/>
            <w:webHidden/>
          </w:rPr>
        </w:r>
        <w:r>
          <w:rPr>
            <w:noProof/>
            <w:webHidden/>
          </w:rPr>
          <w:fldChar w:fldCharType="separate"/>
        </w:r>
        <w:r>
          <w:rPr>
            <w:noProof/>
            <w:webHidden/>
          </w:rPr>
          <w:t>27</w:t>
        </w:r>
        <w:r>
          <w:rPr>
            <w:noProof/>
            <w:webHidden/>
          </w:rPr>
          <w:fldChar w:fldCharType="end"/>
        </w:r>
      </w:hyperlink>
    </w:p>
    <w:p w14:paraId="4AC7AA71" w14:textId="17A8C4D9" w:rsidR="00720E28" w:rsidRDefault="00720E28">
      <w:pPr>
        <w:pStyle w:val="TDC1"/>
        <w:tabs>
          <w:tab w:val="right" w:leader="dot" w:pos="8494"/>
        </w:tabs>
        <w:rPr>
          <w:rFonts w:eastAsiaTheme="minorEastAsia"/>
          <w:noProof/>
          <w:lang w:eastAsia="es-ES"/>
        </w:rPr>
      </w:pPr>
      <w:hyperlink w:anchor="_Toc114846335" w:history="1">
        <w:r w:rsidRPr="002E2C65">
          <w:rPr>
            <w:rStyle w:val="Hipervnculo"/>
            <w:noProof/>
          </w:rPr>
          <w:t>Figura 17.Driver A4988.</w:t>
        </w:r>
        <w:r>
          <w:rPr>
            <w:noProof/>
            <w:webHidden/>
          </w:rPr>
          <w:tab/>
        </w:r>
        <w:r>
          <w:rPr>
            <w:noProof/>
            <w:webHidden/>
          </w:rPr>
          <w:fldChar w:fldCharType="begin"/>
        </w:r>
        <w:r>
          <w:rPr>
            <w:noProof/>
            <w:webHidden/>
          </w:rPr>
          <w:instrText xml:space="preserve"> PAGEREF _Toc114846335 \h </w:instrText>
        </w:r>
        <w:r>
          <w:rPr>
            <w:noProof/>
            <w:webHidden/>
          </w:rPr>
        </w:r>
        <w:r>
          <w:rPr>
            <w:noProof/>
            <w:webHidden/>
          </w:rPr>
          <w:fldChar w:fldCharType="separate"/>
        </w:r>
        <w:r>
          <w:rPr>
            <w:noProof/>
            <w:webHidden/>
          </w:rPr>
          <w:t>28</w:t>
        </w:r>
        <w:r>
          <w:rPr>
            <w:noProof/>
            <w:webHidden/>
          </w:rPr>
          <w:fldChar w:fldCharType="end"/>
        </w:r>
      </w:hyperlink>
    </w:p>
    <w:p w14:paraId="68E27E13" w14:textId="20953BA7" w:rsidR="00720E28" w:rsidRDefault="00720E28">
      <w:pPr>
        <w:pStyle w:val="TDC1"/>
        <w:tabs>
          <w:tab w:val="right" w:leader="dot" w:pos="8494"/>
        </w:tabs>
        <w:rPr>
          <w:rFonts w:eastAsiaTheme="minorEastAsia"/>
          <w:noProof/>
          <w:lang w:eastAsia="es-ES"/>
        </w:rPr>
      </w:pPr>
      <w:hyperlink w:anchor="_Toc114846336" w:history="1">
        <w:r w:rsidRPr="002E2C65">
          <w:rPr>
            <w:rStyle w:val="Hipervnculo"/>
            <w:noProof/>
          </w:rPr>
          <w:t>Figura 25. Conexionado AOI</w:t>
        </w:r>
        <w:r>
          <w:rPr>
            <w:noProof/>
            <w:webHidden/>
          </w:rPr>
          <w:tab/>
        </w:r>
        <w:r>
          <w:rPr>
            <w:noProof/>
            <w:webHidden/>
          </w:rPr>
          <w:fldChar w:fldCharType="begin"/>
        </w:r>
        <w:r>
          <w:rPr>
            <w:noProof/>
            <w:webHidden/>
          </w:rPr>
          <w:instrText xml:space="preserve"> PAGEREF _Toc114846336 \h </w:instrText>
        </w:r>
        <w:r>
          <w:rPr>
            <w:noProof/>
            <w:webHidden/>
          </w:rPr>
        </w:r>
        <w:r>
          <w:rPr>
            <w:noProof/>
            <w:webHidden/>
          </w:rPr>
          <w:fldChar w:fldCharType="separate"/>
        </w:r>
        <w:r>
          <w:rPr>
            <w:noProof/>
            <w:webHidden/>
          </w:rPr>
          <w:t>30</w:t>
        </w:r>
        <w:r>
          <w:rPr>
            <w:noProof/>
            <w:webHidden/>
          </w:rPr>
          <w:fldChar w:fldCharType="end"/>
        </w:r>
      </w:hyperlink>
    </w:p>
    <w:p w14:paraId="540B949D" w14:textId="3EE853FD" w:rsidR="00720E28" w:rsidRDefault="00720E28">
      <w:pPr>
        <w:pStyle w:val="TDC1"/>
        <w:tabs>
          <w:tab w:val="right" w:leader="dot" w:pos="8494"/>
        </w:tabs>
        <w:rPr>
          <w:rFonts w:eastAsiaTheme="minorEastAsia"/>
          <w:noProof/>
          <w:lang w:eastAsia="es-ES"/>
        </w:rPr>
      </w:pPr>
      <w:hyperlink w:anchor="_Toc114846337" w:history="1">
        <w:r w:rsidRPr="002E2C65">
          <w:rPr>
            <w:rStyle w:val="Hipervnculo"/>
            <w:noProof/>
          </w:rPr>
          <w:t>Figura 26. Disposición de las luces</w:t>
        </w:r>
        <w:r>
          <w:rPr>
            <w:noProof/>
            <w:webHidden/>
          </w:rPr>
          <w:tab/>
        </w:r>
        <w:r>
          <w:rPr>
            <w:noProof/>
            <w:webHidden/>
          </w:rPr>
          <w:fldChar w:fldCharType="begin"/>
        </w:r>
        <w:r>
          <w:rPr>
            <w:noProof/>
            <w:webHidden/>
          </w:rPr>
          <w:instrText xml:space="preserve"> PAGEREF _Toc114846337 \h </w:instrText>
        </w:r>
        <w:r>
          <w:rPr>
            <w:noProof/>
            <w:webHidden/>
          </w:rPr>
        </w:r>
        <w:r>
          <w:rPr>
            <w:noProof/>
            <w:webHidden/>
          </w:rPr>
          <w:fldChar w:fldCharType="separate"/>
        </w:r>
        <w:r>
          <w:rPr>
            <w:noProof/>
            <w:webHidden/>
          </w:rPr>
          <w:t>31</w:t>
        </w:r>
        <w:r>
          <w:rPr>
            <w:noProof/>
            <w:webHidden/>
          </w:rPr>
          <w:fldChar w:fldCharType="end"/>
        </w:r>
      </w:hyperlink>
    </w:p>
    <w:p w14:paraId="5B513296" w14:textId="37844DD5" w:rsidR="00720E28" w:rsidRDefault="00720E28">
      <w:pPr>
        <w:pStyle w:val="TDC1"/>
        <w:tabs>
          <w:tab w:val="right" w:leader="dot" w:pos="8494"/>
        </w:tabs>
        <w:rPr>
          <w:rFonts w:eastAsiaTheme="minorEastAsia"/>
          <w:noProof/>
          <w:lang w:eastAsia="es-ES"/>
        </w:rPr>
      </w:pPr>
      <w:hyperlink w:anchor="_Toc114846338" w:history="1">
        <w:r w:rsidRPr="002E2C65">
          <w:rPr>
            <w:rStyle w:val="Hipervnculo"/>
            <w:noProof/>
          </w:rPr>
          <w:t>Figura 27. Software AOI</w:t>
        </w:r>
        <w:r>
          <w:rPr>
            <w:noProof/>
            <w:webHidden/>
          </w:rPr>
          <w:tab/>
        </w:r>
        <w:r>
          <w:rPr>
            <w:noProof/>
            <w:webHidden/>
          </w:rPr>
          <w:fldChar w:fldCharType="begin"/>
        </w:r>
        <w:r>
          <w:rPr>
            <w:noProof/>
            <w:webHidden/>
          </w:rPr>
          <w:instrText xml:space="preserve"> PAGEREF _Toc114846338 \h </w:instrText>
        </w:r>
        <w:r>
          <w:rPr>
            <w:noProof/>
            <w:webHidden/>
          </w:rPr>
        </w:r>
        <w:r>
          <w:rPr>
            <w:noProof/>
            <w:webHidden/>
          </w:rPr>
          <w:fldChar w:fldCharType="separate"/>
        </w:r>
        <w:r>
          <w:rPr>
            <w:noProof/>
            <w:webHidden/>
          </w:rPr>
          <w:t>31</w:t>
        </w:r>
        <w:r>
          <w:rPr>
            <w:noProof/>
            <w:webHidden/>
          </w:rPr>
          <w:fldChar w:fldCharType="end"/>
        </w:r>
      </w:hyperlink>
    </w:p>
    <w:p w14:paraId="550E7F61" w14:textId="6F24E859" w:rsidR="00720E28" w:rsidRDefault="00720E28">
      <w:pPr>
        <w:pStyle w:val="TDC1"/>
        <w:tabs>
          <w:tab w:val="right" w:leader="dot" w:pos="8494"/>
        </w:tabs>
        <w:rPr>
          <w:rFonts w:eastAsiaTheme="minorEastAsia"/>
          <w:noProof/>
          <w:lang w:eastAsia="es-ES"/>
        </w:rPr>
      </w:pPr>
      <w:hyperlink w:anchor="_Toc114846339" w:history="1">
        <w:r w:rsidRPr="002E2C65">
          <w:rPr>
            <w:rStyle w:val="Hipervnculo"/>
            <w:noProof/>
          </w:rPr>
          <w:t>Figura 31. Stamp List</w:t>
        </w:r>
        <w:r>
          <w:rPr>
            <w:noProof/>
            <w:webHidden/>
          </w:rPr>
          <w:tab/>
        </w:r>
        <w:r>
          <w:rPr>
            <w:noProof/>
            <w:webHidden/>
          </w:rPr>
          <w:fldChar w:fldCharType="begin"/>
        </w:r>
        <w:r>
          <w:rPr>
            <w:noProof/>
            <w:webHidden/>
          </w:rPr>
          <w:instrText xml:space="preserve"> PAGEREF _Toc114846339 \h </w:instrText>
        </w:r>
        <w:r>
          <w:rPr>
            <w:noProof/>
            <w:webHidden/>
          </w:rPr>
        </w:r>
        <w:r>
          <w:rPr>
            <w:noProof/>
            <w:webHidden/>
          </w:rPr>
          <w:fldChar w:fldCharType="separate"/>
        </w:r>
        <w:r>
          <w:rPr>
            <w:noProof/>
            <w:webHidden/>
          </w:rPr>
          <w:t>33</w:t>
        </w:r>
        <w:r>
          <w:rPr>
            <w:noProof/>
            <w:webHidden/>
          </w:rPr>
          <w:fldChar w:fldCharType="end"/>
        </w:r>
      </w:hyperlink>
    </w:p>
    <w:p w14:paraId="283992BE" w14:textId="3DFCA4E3" w:rsidR="00720E28" w:rsidRDefault="00720E28">
      <w:pPr>
        <w:pStyle w:val="TDC1"/>
        <w:tabs>
          <w:tab w:val="right" w:leader="dot" w:pos="8494"/>
        </w:tabs>
        <w:rPr>
          <w:rFonts w:eastAsiaTheme="minorEastAsia"/>
          <w:noProof/>
          <w:lang w:eastAsia="es-ES"/>
        </w:rPr>
      </w:pPr>
      <w:hyperlink w:anchor="_Toc114846340" w:history="1">
        <w:r w:rsidRPr="002E2C65">
          <w:rPr>
            <w:rStyle w:val="Hipervnculo"/>
            <w:noProof/>
          </w:rPr>
          <w:t>Figura 34. Histograma soldadura</w:t>
        </w:r>
        <w:r>
          <w:rPr>
            <w:noProof/>
            <w:webHidden/>
          </w:rPr>
          <w:tab/>
        </w:r>
        <w:r>
          <w:rPr>
            <w:noProof/>
            <w:webHidden/>
          </w:rPr>
          <w:fldChar w:fldCharType="begin"/>
        </w:r>
        <w:r>
          <w:rPr>
            <w:noProof/>
            <w:webHidden/>
          </w:rPr>
          <w:instrText xml:space="preserve"> PAGEREF _Toc114846340 \h </w:instrText>
        </w:r>
        <w:r>
          <w:rPr>
            <w:noProof/>
            <w:webHidden/>
          </w:rPr>
        </w:r>
        <w:r>
          <w:rPr>
            <w:noProof/>
            <w:webHidden/>
          </w:rPr>
          <w:fldChar w:fldCharType="separate"/>
        </w:r>
        <w:r>
          <w:rPr>
            <w:noProof/>
            <w:webHidden/>
          </w:rPr>
          <w:t>34</w:t>
        </w:r>
        <w:r>
          <w:rPr>
            <w:noProof/>
            <w:webHidden/>
          </w:rPr>
          <w:fldChar w:fldCharType="end"/>
        </w:r>
      </w:hyperlink>
    </w:p>
    <w:p w14:paraId="43BF4915" w14:textId="53ED8805" w:rsidR="00720E28" w:rsidRDefault="00720E28">
      <w:pPr>
        <w:pStyle w:val="TDC1"/>
        <w:tabs>
          <w:tab w:val="right" w:leader="dot" w:pos="8494"/>
        </w:tabs>
        <w:rPr>
          <w:rFonts w:eastAsiaTheme="minorEastAsia"/>
          <w:noProof/>
          <w:lang w:eastAsia="es-ES"/>
        </w:rPr>
      </w:pPr>
      <w:hyperlink w:anchor="_Toc114846341" w:history="1">
        <w:r w:rsidRPr="002E2C65">
          <w:rPr>
            <w:rStyle w:val="Hipervnculo"/>
            <w:noProof/>
          </w:rPr>
          <w:t>Figura 35. Histograma Completo</w:t>
        </w:r>
        <w:r>
          <w:rPr>
            <w:noProof/>
            <w:webHidden/>
          </w:rPr>
          <w:tab/>
        </w:r>
        <w:r>
          <w:rPr>
            <w:noProof/>
            <w:webHidden/>
          </w:rPr>
          <w:fldChar w:fldCharType="begin"/>
        </w:r>
        <w:r>
          <w:rPr>
            <w:noProof/>
            <w:webHidden/>
          </w:rPr>
          <w:instrText xml:space="preserve"> PAGEREF _Toc114846341 \h </w:instrText>
        </w:r>
        <w:r>
          <w:rPr>
            <w:noProof/>
            <w:webHidden/>
          </w:rPr>
        </w:r>
        <w:r>
          <w:rPr>
            <w:noProof/>
            <w:webHidden/>
          </w:rPr>
          <w:fldChar w:fldCharType="separate"/>
        </w:r>
        <w:r>
          <w:rPr>
            <w:noProof/>
            <w:webHidden/>
          </w:rPr>
          <w:t>35</w:t>
        </w:r>
        <w:r>
          <w:rPr>
            <w:noProof/>
            <w:webHidden/>
          </w:rPr>
          <w:fldChar w:fldCharType="end"/>
        </w:r>
      </w:hyperlink>
    </w:p>
    <w:p w14:paraId="436C94A8" w14:textId="1C637E1A"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000000">
      <w:pPr>
        <w:pStyle w:val="TDC1"/>
        <w:tabs>
          <w:tab w:val="right" w:leader="dot" w:pos="8494"/>
        </w:tabs>
        <w:rPr>
          <w:rFonts w:eastAsiaTheme="minorEastAsia"/>
          <w:noProof/>
          <w:lang w:eastAsia="es-ES"/>
        </w:rPr>
      </w:pPr>
      <w:hyperlink w:anchor="_Toc113533184" w:history="1">
        <w:r w:rsidR="00CB5287" w:rsidRPr="00D76C0F">
          <w:rPr>
            <w:rStyle w:val="Hipervnculo"/>
            <w:noProof/>
          </w:rPr>
          <w:t>Tabla 2. Listado de materiales etapa 2</w:t>
        </w:r>
        <w:r w:rsidR="00CB5287">
          <w:rPr>
            <w:noProof/>
            <w:webHidden/>
          </w:rPr>
          <w:tab/>
        </w:r>
        <w:r w:rsidR="00CB5287">
          <w:rPr>
            <w:noProof/>
            <w:webHidden/>
          </w:rPr>
          <w:fldChar w:fldCharType="begin"/>
        </w:r>
        <w:r w:rsidR="00CB5287">
          <w:rPr>
            <w:noProof/>
            <w:webHidden/>
          </w:rPr>
          <w:instrText xml:space="preserve"> PAGEREF _Toc113533184 \h </w:instrText>
        </w:r>
        <w:r w:rsidR="00CB5287">
          <w:rPr>
            <w:noProof/>
            <w:webHidden/>
          </w:rPr>
        </w:r>
        <w:r w:rsidR="00CB5287">
          <w:rPr>
            <w:noProof/>
            <w:webHidden/>
          </w:rPr>
          <w:fldChar w:fldCharType="separate"/>
        </w:r>
        <w:r w:rsidR="00CB5287">
          <w:rPr>
            <w:noProof/>
            <w:webHidden/>
          </w:rPr>
          <w:t>19</w:t>
        </w:r>
        <w:r w:rsidR="00CB5287">
          <w:rPr>
            <w:noProof/>
            <w:webHidden/>
          </w:rPr>
          <w:fldChar w:fldCharType="end"/>
        </w:r>
      </w:hyperlink>
    </w:p>
    <w:p w14:paraId="2CA7F55D" w14:textId="7C78E919" w:rsidR="00CB5287" w:rsidRDefault="00000000">
      <w:pPr>
        <w:pStyle w:val="TDC1"/>
        <w:tabs>
          <w:tab w:val="right" w:leader="dot" w:pos="8494"/>
        </w:tabs>
        <w:rPr>
          <w:rFonts w:eastAsiaTheme="minorEastAsia"/>
          <w:noProof/>
          <w:lang w:eastAsia="es-ES"/>
        </w:rPr>
      </w:pPr>
      <w:hyperlink w:anchor="_Toc113533185" w:history="1">
        <w:r w:rsidR="00CB5287" w:rsidRPr="00D76C0F">
          <w:rPr>
            <w:rStyle w:val="Hipervnculo"/>
            <w:noProof/>
          </w:rPr>
          <w:t>Tabla 3. Listado de materiales etapa 3</w:t>
        </w:r>
        <w:r w:rsidR="00CB5287">
          <w:rPr>
            <w:noProof/>
            <w:webHidden/>
          </w:rPr>
          <w:tab/>
        </w:r>
        <w:r w:rsidR="00CB5287">
          <w:rPr>
            <w:noProof/>
            <w:webHidden/>
          </w:rPr>
          <w:fldChar w:fldCharType="begin"/>
        </w:r>
        <w:r w:rsidR="00CB5287">
          <w:rPr>
            <w:noProof/>
            <w:webHidden/>
          </w:rPr>
          <w:instrText xml:space="preserve"> PAGEREF _Toc113533185 \h </w:instrText>
        </w:r>
        <w:r w:rsidR="00CB5287">
          <w:rPr>
            <w:noProof/>
            <w:webHidden/>
          </w:rPr>
        </w:r>
        <w:r w:rsidR="00CB5287">
          <w:rPr>
            <w:noProof/>
            <w:webHidden/>
          </w:rPr>
          <w:fldChar w:fldCharType="separate"/>
        </w:r>
        <w:r w:rsidR="00CB5287">
          <w:rPr>
            <w:noProof/>
            <w:webHidden/>
          </w:rPr>
          <w:t>20</w:t>
        </w:r>
        <w:r w:rsidR="00CB5287">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3" w:name="_Toc114593398"/>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TC  "</w:instrText>
      </w:r>
      <w:bookmarkStart w:id="5" w:name="_Toc114593399"/>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953172">
      <w:pPr>
        <w:ind w:firstLine="360"/>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412881">
      <w:pPr>
        <w:ind w:firstLine="360"/>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3ECC7472" w:rsidR="00953172" w:rsidRDefault="00412881" w:rsidP="00412881">
      <w:pPr>
        <w:ind w:firstLine="360"/>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proofErr w:type="spellStart"/>
      <w:r w:rsidR="009E1570">
        <w:t>loas</w:t>
      </w:r>
      <w:proofErr w:type="spellEnd"/>
      <w:r w:rsidR="009E1570">
        <w:t xml:space="preserve"> alumnos con ayuda de profesores.</w:t>
      </w:r>
    </w:p>
    <w:p w14:paraId="3DA21CA5" w14:textId="113781FD" w:rsidR="00D97FF5" w:rsidRDefault="00B70E68" w:rsidP="00953172">
      <w:pPr>
        <w:ind w:firstLine="360"/>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E67AD9">
      <w:pPr>
        <w:ind w:firstLine="360"/>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E67AD9">
      <w:pPr>
        <w:ind w:firstLine="360"/>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TC  "</w:instrText>
      </w:r>
      <w:bookmarkStart w:id="7" w:name="_Toc114593400"/>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953172">
      <w:pPr>
        <w:ind w:firstLine="360"/>
      </w:pPr>
      <w:r>
        <w:t xml:space="preserve">El objetivo principal es diseñar y crear una máquina capaz de bobinar un filamento de plástico para su posterior uso en impresión 3D. </w:t>
      </w:r>
    </w:p>
    <w:p w14:paraId="4018BB68" w14:textId="77777777" w:rsidR="00355FE4" w:rsidRDefault="00953172" w:rsidP="00953172">
      <w:pPr>
        <w:ind w:firstLine="360"/>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953172">
      <w:pPr>
        <w:ind w:firstLine="360"/>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2215A7">
      <w:pPr>
        <w:ind w:firstLine="360"/>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común a la mayoría de impresoras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2215A7">
      <w:pPr>
        <w:ind w:firstLine="360"/>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8" w:name="_Toc114593401"/>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D97FF5">
      <w:pPr>
        <w:ind w:firstLine="360"/>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922E1B">
      <w:pPr>
        <w:ind w:firstLine="360"/>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D406BB">
      <w:pPr>
        <w:ind w:firstLine="360"/>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922E1B">
      <w:pPr>
        <w:ind w:firstLine="360"/>
      </w:pPr>
      <w:r w:rsidRPr="00922E1B">
        <w:t>Si el diámetro es correcto, se mantendrá la tensión actual, y si el diámetro es menor se baja la tensión.</w:t>
      </w:r>
    </w:p>
    <w:p w14:paraId="6FB13024" w14:textId="77777777" w:rsidR="00922E1B" w:rsidRDefault="00922E1B" w:rsidP="00922E1B">
      <w:pPr>
        <w:ind w:firstLine="360"/>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922E1B">
      <w:pPr>
        <w:ind w:firstLine="360"/>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922E1B">
      <w:pPr>
        <w:ind w:firstLine="360"/>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9" w:name="_Toc114593402"/>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10" w:name="_Toc114593403"/>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D97FF5">
      <w:pPr>
        <w:ind w:firstLine="360"/>
      </w:pPr>
      <w:r>
        <w:t>En este capítulo se realizará un estudio de los posibles diseños de la bobinadora, diferenciándolos en las tres etapas definidas en el apartado 1.</w:t>
      </w:r>
      <w:r w:rsidR="00767FAA">
        <w:t>3.</w:t>
      </w:r>
    </w:p>
    <w:p w14:paraId="265F7755" w14:textId="4348BDB0" w:rsidR="00013D88" w:rsidRDefault="00767FAA" w:rsidP="00DA6CC4">
      <w:pPr>
        <w:ind w:firstLine="360"/>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DA6CC4">
      <w:pPr>
        <w:ind w:firstLine="360"/>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11" w:name="_Toc114593404"/>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120D71">
      <w:pPr>
        <w:ind w:firstLine="360"/>
      </w:pPr>
      <w:r>
        <w:t>En este subapartado se realizará un estudio y análisis de las posibles soluciones de cada etapa por separado.</w:t>
      </w:r>
    </w:p>
    <w:p w14:paraId="4BB70233" w14:textId="115FBB83" w:rsidR="00137934" w:rsidRDefault="00137934" w:rsidP="00120D71">
      <w:pPr>
        <w:ind w:firstLine="360"/>
      </w:pPr>
      <w:r>
        <w:t xml:space="preserve">Para realizar este estudio hay que conocer la función que </w:t>
      </w:r>
      <w:r w:rsidR="005A51AF">
        <w:t>debe</w:t>
      </w:r>
      <w:r>
        <w:t xml:space="preserve"> desempeñar cada etapa de la máquina. </w:t>
      </w:r>
    </w:p>
    <w:p w14:paraId="63660239" w14:textId="27E5741F" w:rsidR="00137934" w:rsidRDefault="00137934" w:rsidP="00120D71">
      <w:pPr>
        <w:ind w:firstLine="360"/>
      </w:pPr>
      <w:r>
        <w:tab/>
        <w:t>La primera etapa se encarga de enfriar el filamento de plástico</w:t>
      </w:r>
    </w:p>
    <w:p w14:paraId="28A49936" w14:textId="195372FD" w:rsidR="00137934" w:rsidRDefault="00137934" w:rsidP="00120D71">
      <w:pPr>
        <w:ind w:firstLine="360"/>
      </w:pPr>
      <w:r>
        <w:tab/>
        <w:t>La segunda etapa se encarga de controlar el espesor</w:t>
      </w:r>
    </w:p>
    <w:p w14:paraId="316F188C" w14:textId="0E3FD1A3" w:rsidR="00137934" w:rsidRDefault="00137934" w:rsidP="00120D71">
      <w:pPr>
        <w:ind w:firstLine="360"/>
      </w:pPr>
      <w:r>
        <w:tab/>
        <w:t>La tercera y última etapa se encarga de bobinar el filamento en un rollo de impresión 3D.</w:t>
      </w:r>
    </w:p>
    <w:p w14:paraId="534EFC2F" w14:textId="33056C98" w:rsidR="00137934" w:rsidRDefault="005A51AF" w:rsidP="00120D71">
      <w:pPr>
        <w:ind w:firstLine="360"/>
      </w:pPr>
      <w:r>
        <w:t>Una vez conocido las funciones de cada etapa, se realiza el análisis de cada etapa por separado.</w:t>
      </w:r>
      <w:r w:rsidR="0033765E">
        <w:t xml:space="preserve"> </w:t>
      </w:r>
    </w:p>
    <w:p w14:paraId="7223BF15" w14:textId="196A368A" w:rsidR="0033765E" w:rsidRDefault="0033765E" w:rsidP="00120D71">
      <w:pPr>
        <w:ind w:firstLine="360"/>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2" w:name="_Toc114593405"/>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137934">
      <w:pPr>
        <w:ind w:firstLine="360"/>
      </w:pPr>
      <w:r>
        <w:t>Es</w:t>
      </w:r>
      <w:r w:rsidR="00137934">
        <w:t>ta etapa se encarga de enfriar el filamento hasta la temperatura de cristal, para luego poder moldear el filamento.</w:t>
      </w:r>
    </w:p>
    <w:p w14:paraId="11A88852" w14:textId="49AD1FBE" w:rsidR="00137934" w:rsidRDefault="00137934" w:rsidP="00137934">
      <w:pPr>
        <w:ind w:firstLine="360"/>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986223">
      <w:pPr>
        <w:ind w:firstLine="360"/>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986223">
      <w:pPr>
        <w:ind w:firstLine="360"/>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3" w:name="_Toc114846318"/>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986223">
      <w:pPr>
        <w:ind w:firstLine="360"/>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986223">
      <w:pPr>
        <w:ind w:firstLine="360"/>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4" w:name="_Toc114846319"/>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5" w:name="_Toc114593406"/>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3157D7">
      <w:pPr>
        <w:ind w:firstLine="360"/>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3157D7">
      <w:pPr>
        <w:ind w:firstLine="360"/>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6" w:name="_Toc114846320"/>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3157D7">
      <w:pPr>
        <w:ind w:firstLine="360"/>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3157D7">
      <w:pPr>
        <w:ind w:firstLine="360"/>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7" w:name="_Toc114846321"/>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C056B0">
      <w:pPr>
        <w:ind w:firstLine="360"/>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TC  "</w:instrText>
      </w:r>
      <w:bookmarkStart w:id="18" w:name="_Toc114846322"/>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9"/>
      <w:proofErr w:type="spellEnd"/>
      <w:r w:rsidR="00A40D36">
        <w:rPr>
          <w:rStyle w:val="Refdecomentario"/>
        </w:rPr>
        <w:commentReference w:id="19"/>
      </w:r>
    </w:p>
    <w:p w14:paraId="78598691" w14:textId="34830DE9" w:rsidR="002D09BF" w:rsidRDefault="002D09BF" w:rsidP="002D09BF">
      <w:pPr>
        <w:ind w:firstLine="360"/>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2D09BF">
      <w:pPr>
        <w:ind w:firstLine="360"/>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20" w:name="_Toc114846323"/>
      <w:r w:rsidRPr="00A54CBB">
        <w:instrText xml:space="preserve">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bookmarkEnd w:id="20"/>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2D09BF">
      <w:pPr>
        <w:ind w:firstLine="360"/>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21" w:name="_Toc114846324"/>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B930DF">
      <w:pPr>
        <w:ind w:firstLine="360"/>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23" w:name="_Toc114593407"/>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B739A7">
      <w:pPr>
        <w:ind w:firstLine="360"/>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B739A7">
      <w:pPr>
        <w:ind w:firstLine="360"/>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B739A7">
      <w:pPr>
        <w:ind w:firstLine="360"/>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TC  "</w:instrText>
      </w:r>
      <w:bookmarkStart w:id="24" w:name="_Toc114846325"/>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5" w:name="_Toc114593408"/>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F65AB8">
      <w:pPr>
        <w:ind w:firstLine="360"/>
      </w:pPr>
      <w:r>
        <w:t>En este subapartado se van a concluir las soluciones aportadas para cada parte. Listando las piezas y materiales necesarias.</w:t>
      </w:r>
    </w:p>
    <w:p w14:paraId="2A343E9E" w14:textId="5CB6E4CB" w:rsidR="00F65AB8" w:rsidRDefault="00F65AB8" w:rsidP="00F65AB8">
      <w:pPr>
        <w:ind w:firstLine="360"/>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F65AB8">
      <w:pPr>
        <w:ind w:firstLine="360"/>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F65AB8">
      <w:pPr>
        <w:ind w:firstLine="360"/>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F65AB8">
      <w:pPr>
        <w:ind w:firstLine="360"/>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6" w:name="_Toc114593409"/>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824618">
      <w:pPr>
        <w:ind w:firstLine="360"/>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824618">
      <w:pPr>
        <w:ind w:firstLine="360"/>
      </w:pPr>
      <w:r>
        <w:t xml:space="preserve">Se pueden usar ventiladores de alto flujo, turbinas o incluso ventiladores de ordenador pequeño. </w:t>
      </w:r>
    </w:p>
    <w:p w14:paraId="0EA82D7D" w14:textId="3CE3A436" w:rsidR="004573FB" w:rsidRDefault="004573FB" w:rsidP="00824618">
      <w:pPr>
        <w:ind w:firstLine="360"/>
      </w:pPr>
      <w:r>
        <w:t>Se ha sele</w:t>
      </w:r>
      <w:r w:rsidR="00710CD1">
        <w:t>ccionado la refrigeración por aire debido a su sencillez y a la facilidad de encontrar los materiales necesarios.</w:t>
      </w:r>
    </w:p>
    <w:p w14:paraId="5E2A07C3" w14:textId="69E68F9E" w:rsidR="00710CD1" w:rsidRDefault="00710CD1" w:rsidP="00710CD1">
      <w:pPr>
        <w:ind w:firstLine="360"/>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710CD1">
      <w:pPr>
        <w:ind w:firstLine="360"/>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710CD1">
      <w:pPr>
        <w:ind w:firstLine="360"/>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7" w:name="_Toc114846326"/>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775E72">
      <w:pPr>
        <w:ind w:firstLine="360"/>
      </w:pPr>
      <w:r>
        <w:t>Para finalizar se ha diseñado un pequeño soporte, pie, para apoyar el perfil metálico y poder atornillarlo a una mesa donde se está construyendo la máquina.</w:t>
      </w:r>
    </w:p>
    <w:p w14:paraId="00CABB43" w14:textId="46C6F916" w:rsidR="00470CAE" w:rsidRDefault="00470CAE" w:rsidP="00775E72">
      <w:pPr>
        <w:ind w:firstLine="360"/>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8" w:name="_Toc114593410"/>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4428D7">
      <w:pPr>
        <w:ind w:firstLine="360"/>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proofErr w:type="spellStart"/>
      <w:r w:rsidR="005E007F">
        <w:t>a parte</w:t>
      </w:r>
      <w:proofErr w:type="spellEnd"/>
      <w:r w:rsidR="005E007F">
        <w:t xml:space="preserv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TC  "</w:instrText>
      </w:r>
      <w:bookmarkStart w:id="30" w:name="_Toc114846327"/>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4428D7">
      <w:pPr>
        <w:ind w:firstLine="360"/>
      </w:pPr>
      <w:r>
        <w:t>El principal material necesario es un motor paso a paso, este realizará el control del ángulo, modificando así el espesor del filamento</w:t>
      </w:r>
      <w:r w:rsidR="00AA2EA5">
        <w:t>.</w:t>
      </w:r>
    </w:p>
    <w:p w14:paraId="6FB89833" w14:textId="6C82AC71" w:rsidR="003E0443" w:rsidRDefault="00AA2EA5" w:rsidP="003E0443">
      <w:pPr>
        <w:ind w:firstLine="360"/>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3E0443">
      <w:pPr>
        <w:ind w:firstLine="360"/>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TC  "</w:instrText>
      </w:r>
      <w:bookmarkStart w:id="32" w:name="_Toc114846328"/>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275F2">
      <w:pPr>
        <w:ind w:firstLine="360"/>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4428D7">
      <w:pPr>
        <w:ind w:firstLine="360"/>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275F2">
      <w:pPr>
        <w:ind w:firstLine="360"/>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33" w:name="_Toc114846329"/>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4846330"/>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275F2">
      <w:pPr>
        <w:ind w:firstLine="360"/>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TC  "</w:instrText>
      </w:r>
      <w:bookmarkStart w:id="36" w:name="_Toc114593411"/>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E79E7">
      <w:pPr>
        <w:ind w:firstLine="360"/>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E79E7">
      <w:pPr>
        <w:ind w:firstLine="360"/>
      </w:pPr>
      <w:r>
        <w:t>Se busca un soporte que sea capaz de girar la bobina con la finalidad de bobinar de forma ordenada el filamento. Por tanto, se ha diseñado un soporte desde cero.</w:t>
      </w:r>
    </w:p>
    <w:p w14:paraId="07697290" w14:textId="28350A01" w:rsidR="00AB1D27" w:rsidRDefault="00AB1D27" w:rsidP="006E79E7">
      <w:pPr>
        <w:ind w:firstLine="360"/>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E79E7">
      <w:pPr>
        <w:ind w:firstLine="360"/>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7" w:name="_Toc114846331"/>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 xml:space="preserve">Figura 13.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29076822" w:rsidR="00386029" w:rsidRDefault="00BC6880" w:rsidP="006E79E7">
      <w:pPr>
        <w:ind w:firstLine="360"/>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E79E7">
      <w:pPr>
        <w:ind w:firstLine="360"/>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E79E7">
      <w:pPr>
        <w:ind w:firstLine="360"/>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35772A">
      <w:pPr>
        <w:ind w:firstLine="360"/>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925C25">
      <w:pPr>
        <w:ind w:firstLine="360"/>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0F5150">
      <w:pPr>
        <w:ind w:firstLine="360"/>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40" w:name="_Toc114846332"/>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E79E7">
      <w:pPr>
        <w:ind w:firstLine="360"/>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E79E7">
      <w:pPr>
        <w:ind w:firstLine="360"/>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43" w:name="_Toc114846333"/>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5. Soporte completo.</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TC  "</w:instrText>
      </w:r>
      <w:bookmarkStart w:id="46" w:name="_Toc114593412"/>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8676B3">
      <w:pPr>
        <w:ind w:firstLine="360"/>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47" w:name="_Toc114593413"/>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8676B3">
      <w:pPr>
        <w:ind w:firstLine="360"/>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48" w:name="_Toc113533183"/>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C06A86">
      <w:pPr>
        <w:ind w:firstLine="360"/>
      </w:pPr>
      <w:r>
        <w:t>Los diseños de las piezas impresas en 3D se pueden encontrar en el anexo I apartado A.</w:t>
      </w:r>
    </w:p>
    <w:p w14:paraId="5F27E97C" w14:textId="1CABDCEF" w:rsidR="00C06A86" w:rsidRDefault="00C06A86" w:rsidP="00C06A86"/>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TC  "</w:instrText>
      </w:r>
      <w:bookmarkStart w:id="49" w:name="_Toc114593414"/>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CF0F73">
      <w:pPr>
        <w:ind w:firstLine="360"/>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2,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4,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sz w:val="16"/>
                <w:szCs w:val="16"/>
                <w:lang w:eastAsia="es-ES"/>
              </w:rPr>
              <w:t xml:space="preserve">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50" w:name="_Toc113533184"/>
      <w:r>
        <w:instrText>Tabla 2. Listado de materiales etapa 2</w:instrText>
      </w:r>
      <w:bookmarkEnd w:id="50"/>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C06A86">
      <w:pPr>
        <w:ind w:firstLine="360"/>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51" w:name="_Toc114593415"/>
      <w:r>
        <w:instrText>2.3.3.</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asante 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 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52" w:name="_Toc113533185"/>
      <w:r>
        <w:instrText>Tabla 3. Listado de materiales etapa 3</w:instrText>
      </w:r>
      <w:bookmarkEnd w:id="52"/>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390CC4">
      <w:pPr>
        <w:ind w:firstLine="360"/>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53" w:name="_Toc114593416"/>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54" w:name="_Toc72861193"/>
      <w:r>
        <w:lastRenderedPageBreak/>
        <w:t>Programación</w:t>
      </w:r>
      <w:bookmarkEnd w:id="54"/>
      <w:r w:rsidR="00EF6322">
        <w:fldChar w:fldCharType="begin"/>
      </w:r>
      <w:r w:rsidR="00EF6322">
        <w:instrText xml:space="preserve"> TC  "</w:instrText>
      </w:r>
      <w:bookmarkStart w:id="55" w:name="_Toc114593417"/>
      <w:r w:rsidR="003B7C9B">
        <w:instrText>3</w:instrText>
      </w:r>
      <w:r w:rsidR="00EF6322">
        <w:instrText>.</w:instrText>
      </w:r>
      <w:r w:rsidR="00EF6322">
        <w:tab/>
        <w:instrText>Programación</w:instrText>
      </w:r>
      <w:bookmarkEnd w:id="55"/>
      <w:r w:rsidR="00EF6322">
        <w:instrText xml:space="preserve">" \f c \l </w:instrText>
      </w:r>
      <w:r w:rsidR="003B7C9B">
        <w:instrText xml:space="preserve">2 </w:instrText>
      </w:r>
      <w:r w:rsidR="00EF6322">
        <w:fldChar w:fldCharType="end"/>
      </w:r>
    </w:p>
    <w:p w14:paraId="4E819FD8" w14:textId="3526A049" w:rsidR="00900A93" w:rsidRDefault="00900A93" w:rsidP="00900A93">
      <w:pPr>
        <w:ind w:firstLine="360"/>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916E46">
      <w:pPr>
        <w:ind w:firstLine="360"/>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046E52">
      <w:pPr>
        <w:ind w:firstLine="360"/>
      </w:pPr>
      <w:r>
        <w:t>Una vez listado los componentes necesarios, hay que comprobar que librerías o herramientas hacen falta. Por ejemplo, no se puede usar un motor paso a paso sin un driver capaz de controlarlo. Por tanto, hay que saber que driver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56" w:name="_Toc114593418"/>
      <w:r w:rsidR="003B7C9B">
        <w:instrText>3</w:instrText>
      </w:r>
      <w:r w:rsidR="00EF6322">
        <w:instrText>.1.</w:instrText>
      </w:r>
      <w:r w:rsidR="00EF6322">
        <w:tab/>
      </w:r>
      <w:r>
        <w:instrText>Conocimientos previos</w:instrText>
      </w:r>
      <w:bookmarkEnd w:id="56"/>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046E52">
      <w:pPr>
        <w:ind w:firstLine="360"/>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046E52">
      <w:pPr>
        <w:ind w:firstLine="360"/>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D608DE">
      <w:pPr>
        <w:ind w:firstLine="360"/>
      </w:pPr>
      <w:r>
        <w:t xml:space="preserve">A continuación, hay que tener en cuenta que los motores paso a paso necesitan un driver para programarlos. Se podría usar un par de driver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57" w:name="_Toc72861195"/>
      <w:r>
        <w:t>Fuente alimentación</w:t>
      </w:r>
      <w:r w:rsidR="00BA657F">
        <w:t>.</w:t>
      </w:r>
      <w:bookmarkEnd w:id="57"/>
      <w:r w:rsidR="00EF6322">
        <w:fldChar w:fldCharType="begin"/>
      </w:r>
      <w:r w:rsidR="00EF6322">
        <w:instrText xml:space="preserve"> TC  "</w:instrText>
      </w:r>
      <w:bookmarkStart w:id="58" w:name="_Toc114593419"/>
      <w:r w:rsidR="003B7C9B">
        <w:instrText>3</w:instrText>
      </w:r>
      <w:r w:rsidR="00EF6322">
        <w:instrText>.1.1.</w:instrText>
      </w:r>
      <w:r w:rsidR="00EF6322">
        <w:tab/>
      </w:r>
      <w:r>
        <w:instrText>Fuente alimentación</w:instrText>
      </w:r>
      <w:bookmarkEnd w:id="58"/>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D608DE">
      <w:pPr>
        <w:ind w:firstLine="360"/>
      </w:pPr>
      <w:r>
        <w:t>En este subapartado se hablará de un punto importante, la fuente de alimentación.</w:t>
      </w:r>
    </w:p>
    <w:p w14:paraId="0828C259" w14:textId="3176E427" w:rsidR="00D608DE" w:rsidRDefault="00D608DE" w:rsidP="00D608DE">
      <w:pPr>
        <w:ind w:firstLine="360"/>
      </w:pPr>
      <w:r>
        <w:t>No es solo la fuente de alimentación del Arduino</w:t>
      </w:r>
      <w:r w:rsidR="00163D4C">
        <w:t xml:space="preserve">, </w:t>
      </w:r>
      <w:proofErr w:type="spellStart"/>
      <w:r w:rsidR="00163D4C">
        <w:t>tambiés</w:t>
      </w:r>
      <w:proofErr w:type="spellEnd"/>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D608DE">
      <w:pPr>
        <w:ind w:firstLine="360"/>
      </w:pPr>
      <w:r>
        <w:t>Se podría buscar una fuente de alimentación en el mercado, existen y no son muy caras. Pero la idea es reciclar lo máximo posible. Debido a este requerimiento, se ha usado una fuente de alimentación de un ordenador de sobremesa.</w:t>
      </w:r>
    </w:p>
    <w:p w14:paraId="4131B890" w14:textId="7710521B" w:rsidR="006575FD" w:rsidRDefault="00163D4C" w:rsidP="00D608DE">
      <w:pPr>
        <w:ind w:firstLine="360"/>
      </w:pPr>
      <w:r>
        <w:t>L</w:t>
      </w:r>
      <w:r w:rsidR="006575FD">
        <w:t>os component</w:t>
      </w:r>
      <w:r>
        <w:t>es</w:t>
      </w:r>
      <w:r w:rsidR="006575FD">
        <w:t xml:space="preserve"> de un ordenador de sobremesa funcionan a </w:t>
      </w:r>
      <w:r>
        <w:t xml:space="preserve">3.3 , 5 y </w:t>
      </w:r>
      <w:r w:rsidR="006575FD">
        <w:t xml:space="preserve">12V, </w:t>
      </w:r>
      <w:r>
        <w:t>siendo 12V lo que se necesita</w:t>
      </w:r>
      <w:r w:rsidR="006575FD">
        <w:t xml:space="preserve">. </w:t>
      </w:r>
      <w:r>
        <w:t xml:space="preserve">Hay que investigar que cables otorgan la potencia deseada, debido a que podemos encontrar cables de diferentes colores. En la figura 16 se pueden ver la tensión que otorga cada cable según el color. Se necesita el color amarillo, este otorga 12V. Un dato a tener en cuenta es que cable usar. </w:t>
      </w:r>
      <w:r w:rsidR="00DE0DDA">
        <w:t>S puede usar los cables que salen de la extensión SATA, aunque es posible que no tenga la capacidad de otorgar la potencia que se necesita. Por eso se ha decidido usar los cables que salen de la extensión de la CPU. Porque estos cables están preparados para otorgar mayor potencia y no se verá limitado.</w:t>
      </w:r>
    </w:p>
    <w:p w14:paraId="78FC4249" w14:textId="38D2093D" w:rsidR="006575FD" w:rsidRDefault="006575FD" w:rsidP="00D608DE">
      <w:pPr>
        <w:ind w:firstLine="360"/>
      </w:pPr>
      <w:r>
        <w:lastRenderedPageBreak/>
        <w:t xml:space="preserve">Si se enchufa a la corriente la fuente de alimentación de un ordenador, no se encenderá, ya que es el ordenador quien manda la señal de encendido. Hay que buscar la forma de puentear el ordenador y poder encenderla. </w:t>
      </w:r>
    </w:p>
    <w:p w14:paraId="6CB93D14" w14:textId="215DE97A" w:rsidR="006575FD" w:rsidRDefault="006575FD" w:rsidP="00D608DE">
      <w:pPr>
        <w:ind w:firstLine="360"/>
      </w:pPr>
      <w:r>
        <w:t>La señal de encendido la da la placa base a través de los cables que van conectados a la placa. Suele sen un conector de 24 Pines. Lo que hace la placa base es cerrar o abrir el circuito según si se quiere apagar o encender la fuente de alimentación. Una vez encendida el ordenador arranca.</w:t>
      </w:r>
    </w:p>
    <w:p w14:paraId="2AD2A944" w14:textId="224D7ECB" w:rsidR="006575FD" w:rsidRPr="00BC49DA" w:rsidRDefault="006575FD" w:rsidP="00D608DE">
      <w:pPr>
        <w:ind w:firstLine="360"/>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3"/>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TC  "</w:instrText>
      </w:r>
      <w:r w:rsidRPr="006644BD">
        <w:instrText xml:space="preserve"> </w:instrText>
      </w:r>
      <w:bookmarkStart w:id="59" w:name="_Toc114846334"/>
      <w:r>
        <w:instrText>Figura 16.Puente fuente alimentación.</w:instrText>
      </w:r>
      <w:bookmarkEnd w:id="59"/>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5A05F1A0" w:rsidR="00BC49DA" w:rsidRDefault="00BC49DA" w:rsidP="00D608DE">
      <w:pPr>
        <w:ind w:firstLine="360"/>
      </w:pPr>
      <w:r>
        <w:t>Una vez puenteado se encenderá la fuente de alimentación. Para puentear la fuente de alimentación se ha colocado un interruptor reciclado de una máquina antigua. Facilitando así el encendido y apagado de la máquina.</w:t>
      </w:r>
    </w:p>
    <w:p w14:paraId="1C906AD2" w14:textId="77777777" w:rsidR="00D608DE" w:rsidRPr="00D608DE" w:rsidRDefault="00D608DE" w:rsidP="00D608DE"/>
    <w:p w14:paraId="788EDAE3" w14:textId="1EC480C5" w:rsidR="00803E81" w:rsidRDefault="009B45BC" w:rsidP="00A9373E">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TC  "</w:instrText>
      </w:r>
      <w:bookmarkStart w:id="60" w:name="_Toc114593420"/>
      <w:r w:rsidR="003B7C9B">
        <w:instrText>3</w:instrText>
      </w:r>
      <w:r w:rsidR="00EF6322">
        <w:instrText>.1.2.</w:instrText>
      </w:r>
      <w:r w:rsidR="00EF6322">
        <w:tab/>
      </w:r>
      <w:r w:rsidR="005B281D">
        <w:instrText xml:space="preserve">CNC </w:instrText>
      </w:r>
      <w:proofErr w:type="spellStart"/>
      <w:r w:rsidR="005B281D">
        <w:instrText>shield</w:instrText>
      </w:r>
      <w:bookmarkEnd w:id="60"/>
      <w:proofErr w:type="spellEnd"/>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6F0BDE63" w14:textId="168B79B4" w:rsidR="00CA7564" w:rsidRDefault="00CA7564" w:rsidP="00343D94"/>
    <w:p w14:paraId="782B2462" w14:textId="77777777" w:rsidR="009B45BC" w:rsidRDefault="009B45BC" w:rsidP="00343D94">
      <w:pPr>
        <w:ind w:firstLine="360"/>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343D94">
      <w:pPr>
        <w:ind w:firstLine="360"/>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5ECD8DC3" w:rsidR="00C53F19" w:rsidRDefault="009B45BC" w:rsidP="009453BF">
      <w:pPr>
        <w:ind w:firstLine="360"/>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w:t>
      </w:r>
      <w:r w:rsidR="00084FB2">
        <w:lastRenderedPageBreak/>
        <w:t xml:space="preserve">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7.</w:t>
      </w:r>
    </w:p>
    <w:p w14:paraId="0EC45187" w14:textId="77777777" w:rsidR="009453BF" w:rsidRDefault="009453BF" w:rsidP="009453BF">
      <w:pPr>
        <w:ind w:firstLine="360"/>
      </w:pPr>
    </w:p>
    <w:p w14:paraId="08CDEB6E" w14:textId="7D491AAC" w:rsidR="009453BF" w:rsidRDefault="009453BF" w:rsidP="009453BF">
      <w:pPr>
        <w:pStyle w:val="Ttulo7"/>
        <w:jc w:val="center"/>
      </w:pPr>
      <w:r>
        <w:fldChar w:fldCharType="begin"/>
      </w:r>
      <w:r>
        <w:instrText xml:space="preserve"> TC  "</w:instrText>
      </w:r>
      <w:r w:rsidRPr="006644BD">
        <w:instrText xml:space="preserve"> </w:instrText>
      </w:r>
      <w:bookmarkStart w:id="61" w:name="_Toc114846335"/>
      <w:r>
        <w:instrText xml:space="preserve">Figura </w:instrText>
      </w:r>
      <w:r w:rsidR="00720E28">
        <w:instrText>18</w:instrText>
      </w:r>
      <w:r>
        <w:instrText>.Driver A4988.</w:instrText>
      </w:r>
      <w:bookmarkEnd w:id="61"/>
      <w:r>
        <w:instrText xml:space="preserve">" \f i \l 1 </w:instrText>
      </w:r>
      <w:r>
        <w:fldChar w:fldCharType="end"/>
      </w:r>
      <w:r w:rsidRPr="003904EA">
        <w:t xml:space="preserve"> </w:t>
      </w:r>
      <w:r>
        <w:t>Figura</w:t>
      </w:r>
      <w:r w:rsidR="00720E28">
        <w:t xml:space="preserve"> </w:t>
      </w:r>
      <w:r>
        <w:t>1</w:t>
      </w:r>
      <w:r w:rsidR="00720E28">
        <w:t>8</w:t>
      </w:r>
      <w:r>
        <w:t>.Driver A4988.</w:t>
      </w:r>
    </w:p>
    <w:p w14:paraId="56EF3F2D" w14:textId="77777777" w:rsidR="009453BF" w:rsidRDefault="009453BF" w:rsidP="009453BF"/>
    <w:p w14:paraId="2981C3F2" w14:textId="747A1E12" w:rsidR="00C53F19" w:rsidRDefault="00C53F19" w:rsidP="00343D94">
      <w:pPr>
        <w:ind w:firstLine="360"/>
      </w:pPr>
      <w:r>
        <w:t xml:space="preserve">Una vez conocido el </w:t>
      </w:r>
      <w:commentRangeStart w:id="62"/>
      <w:commentRangeStart w:id="63"/>
      <w:r>
        <w:t xml:space="preserve">esquema de la </w:t>
      </w:r>
      <w:proofErr w:type="spellStart"/>
      <w:r>
        <w:t>Ramps</w:t>
      </w:r>
      <w:proofErr w:type="spellEnd"/>
      <w:r>
        <w:t>, se conecta al Arduino y se conectan los drivers de los motores paso a paso.</w:t>
      </w:r>
    </w:p>
    <w:p w14:paraId="34AF8C32" w14:textId="2366F9B8" w:rsidR="00084FB2" w:rsidRDefault="00C53F19" w:rsidP="00343D94">
      <w:pPr>
        <w:ind w:firstLine="360"/>
      </w:pPr>
      <w:r>
        <w:t xml:space="preserve">Los drivers seleccionados para este proyecto son los A4988, es un driver simple y sencillo de programar. Los drivers es el componente que se encarga </w:t>
      </w:r>
      <w:commentRangeEnd w:id="62"/>
      <w:r w:rsidR="00720E28">
        <w:rPr>
          <w:rStyle w:val="Refdecomentario"/>
        </w:rPr>
        <w:commentReference w:id="62"/>
      </w:r>
      <w:commentRangeEnd w:id="63"/>
      <w:r w:rsidR="00720E28">
        <w:rPr>
          <w:rStyle w:val="Refdecomentario"/>
        </w:rPr>
        <w:commentReference w:id="63"/>
      </w:r>
      <w:r>
        <w:t>de controlar los pasos de los motores paso a paso.</w:t>
      </w:r>
    </w:p>
    <w:p w14:paraId="7FC8BC03" w14:textId="77777777" w:rsidR="00343D94" w:rsidRDefault="00343D94" w:rsidP="00343D94"/>
    <w:p w14:paraId="76100964" w14:textId="5C359951" w:rsidR="009316F7" w:rsidRDefault="008F0951" w:rsidP="00A9373E">
      <w:pPr>
        <w:pStyle w:val="Ttulo3"/>
        <w:numPr>
          <w:ilvl w:val="1"/>
          <w:numId w:val="9"/>
        </w:numPr>
      </w:pPr>
      <w:r>
        <w:t>Materiales necesarios</w:t>
      </w:r>
      <w:r w:rsidR="00AE5E8F">
        <w:fldChar w:fldCharType="begin"/>
      </w:r>
      <w:r w:rsidR="00AE5E8F">
        <w:instrText xml:space="preserve"> TC  "</w:instrText>
      </w:r>
      <w:bookmarkStart w:id="64" w:name="_Toc114593421"/>
      <w:r w:rsidR="003B7C9B">
        <w:instrText>3</w:instrText>
      </w:r>
      <w:r w:rsidR="00AE5E8F">
        <w:instrText>.2.</w:instrText>
      </w:r>
      <w:r w:rsidR="00AE5E8F">
        <w:tab/>
      </w:r>
      <w:r>
        <w:instrText>Materiales necesarios</w:instrText>
      </w:r>
      <w:bookmarkEnd w:id="64"/>
      <w:r>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4C469D1" w:rsidR="00AE5E8F" w:rsidRDefault="00AE5E8F" w:rsidP="00AE5E8F">
      <w:pPr>
        <w:ind w:firstLine="360"/>
      </w:pPr>
      <w:r>
        <w:t>En</w:t>
      </w:r>
      <w:r w:rsidR="00C53F19">
        <w:t xml:space="preserve"> este punto se resumirá los componentes electrónicos, eléctricos y mecánicos para el correcto funcionamiento de cada etapa por separado. </w:t>
      </w:r>
    </w:p>
    <w:p w14:paraId="2A2C5C41" w14:textId="76FFF758" w:rsidR="00AE5E8F" w:rsidRDefault="00AE5E8F" w:rsidP="00AE5E8F"/>
    <w:p w14:paraId="54C0D18B" w14:textId="4488A1B3" w:rsidR="00AE5E8F" w:rsidRDefault="008F0951" w:rsidP="00A9373E">
      <w:pPr>
        <w:pStyle w:val="Ttulo4"/>
        <w:numPr>
          <w:ilvl w:val="2"/>
          <w:numId w:val="9"/>
        </w:numPr>
      </w:pPr>
      <w:r>
        <w:t>Materiales primera etapa</w:t>
      </w:r>
      <w:r w:rsidR="00AE5E8F">
        <w:t xml:space="preserve"> </w:t>
      </w:r>
      <w:r w:rsidR="008E0040">
        <w:fldChar w:fldCharType="begin"/>
      </w:r>
      <w:r w:rsidR="008E0040">
        <w:instrText xml:space="preserve"> TC  "</w:instrText>
      </w:r>
      <w:bookmarkStart w:id="65" w:name="_Toc114593422"/>
      <w:r w:rsidR="003B7C9B">
        <w:instrText>3</w:instrText>
      </w:r>
      <w:r w:rsidR="008E0040">
        <w:instrText>.2.1.</w:instrText>
      </w:r>
      <w:r w:rsidR="008E0040">
        <w:tab/>
      </w:r>
      <w:r>
        <w:instrText>Materiales primera etapa</w:instrText>
      </w:r>
      <w:bookmarkEnd w:id="65"/>
      <w:r>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AE5E8F">
      <w:pPr>
        <w:ind w:firstLine="360"/>
      </w:pPr>
      <w:r>
        <w:t xml:space="preserve">La primera etapa es simple conceptualmente. Solo se requiere unos ventiladores y </w:t>
      </w:r>
      <w:r w:rsidR="009453BF">
        <w:t xml:space="preserve">un interruptor que encienda y apague los ventiladores. </w:t>
      </w:r>
    </w:p>
    <w:p w14:paraId="0C1C51E1" w14:textId="2239E7D7" w:rsidR="009453BF" w:rsidRDefault="009453BF" w:rsidP="00AE5E8F">
      <w:pPr>
        <w:ind w:firstLine="360"/>
      </w:pPr>
      <w:r>
        <w:t xml:space="preserve">Para ello, se han seleccionado 3 ventiladores de </w:t>
      </w:r>
      <w:proofErr w:type="spellStart"/>
      <w:r>
        <w:t>cpu</w:t>
      </w:r>
      <w:proofErr w:type="spellEnd"/>
      <w:r>
        <w:t xml:space="preserve"> de un ordenador de sobremesa antiguo. </w:t>
      </w:r>
    </w:p>
    <w:p w14:paraId="227FDB27" w14:textId="2E28E270" w:rsidR="009453BF" w:rsidRDefault="009453BF" w:rsidP="00AE5E8F">
      <w:pPr>
        <w:ind w:firstLine="360"/>
      </w:pPr>
      <w:r>
        <w:t>Los interruptores pueden ser mecánicos o electromecánicos, es decir, un interruptor normal, un switch o un relé de 5V que se pueda controlar con el Arduino.</w:t>
      </w:r>
    </w:p>
    <w:p w14:paraId="0C4627E1" w14:textId="32A2F111" w:rsidR="009453BF" w:rsidRDefault="009453BF" w:rsidP="00AE5E8F">
      <w:pPr>
        <w:ind w:firstLine="360"/>
      </w:pPr>
      <w:r>
        <w:t xml:space="preserve">La opción seleccionada son los relés. Usando relés se puede hacer un control de temperatura automático y se simplifica la tarea de enfriamiento </w:t>
      </w:r>
      <w:commentRangeStart w:id="66"/>
      <w:r>
        <w:t>bastante</w:t>
      </w:r>
      <w:commentRangeEnd w:id="66"/>
      <w:r w:rsidR="006400CC">
        <w:rPr>
          <w:rStyle w:val="Refdecomentario"/>
        </w:rPr>
        <w:commentReference w:id="66"/>
      </w:r>
      <w:r>
        <w:t>.</w:t>
      </w:r>
    </w:p>
    <w:p w14:paraId="3006D498" w14:textId="77777777" w:rsidR="009453BF" w:rsidRDefault="009453BF" w:rsidP="00AE5E8F">
      <w:pPr>
        <w:ind w:firstLine="360"/>
      </w:pPr>
    </w:p>
    <w:p w14:paraId="6DD82394" w14:textId="1ACD8B77" w:rsidR="008E0040" w:rsidRDefault="008E0040" w:rsidP="008E0040"/>
    <w:p w14:paraId="5A6C109F" w14:textId="24C2B03F" w:rsidR="008E0040" w:rsidRDefault="008F0951" w:rsidP="00A9373E">
      <w:pPr>
        <w:pStyle w:val="Ttulo4"/>
        <w:numPr>
          <w:ilvl w:val="2"/>
          <w:numId w:val="9"/>
        </w:numPr>
      </w:pPr>
      <w:r>
        <w:t>Materiales segunda etapa</w:t>
      </w:r>
      <w:r w:rsidR="008E0040">
        <w:fldChar w:fldCharType="begin"/>
      </w:r>
      <w:r w:rsidR="008E0040">
        <w:instrText xml:space="preserve"> TC  "</w:instrText>
      </w:r>
      <w:bookmarkStart w:id="67" w:name="_Toc114593423"/>
      <w:r w:rsidR="003B7C9B">
        <w:instrText>3</w:instrText>
      </w:r>
      <w:r w:rsidR="008E0040">
        <w:instrText>.2.2.</w:instrText>
      </w:r>
      <w:r w:rsidR="008E0040">
        <w:tab/>
      </w:r>
      <w:r>
        <w:instrText>Materiales segunda etapa</w:instrText>
      </w:r>
      <w:bookmarkEnd w:id="67"/>
      <w:r>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8E0040">
      <w:pPr>
        <w:ind w:firstLine="360"/>
      </w:pPr>
      <w:r>
        <w:t>La segunda etapa es la más compleja, esta se encarga de controlar el espesor del filamento, y no es tarea fácil.</w:t>
      </w:r>
    </w:p>
    <w:p w14:paraId="0235EADF" w14:textId="67225524" w:rsidR="006400CC" w:rsidRDefault="006400CC" w:rsidP="008E0040">
      <w:pPr>
        <w:ind w:firstLine="360"/>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8E0040">
      <w:pPr>
        <w:ind w:firstLine="360"/>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8E0040">
      <w:pPr>
        <w:ind w:firstLine="360"/>
      </w:pPr>
      <w:r>
        <w:lastRenderedPageBreak/>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8E0040">
      <w:pPr>
        <w:ind w:firstLine="360"/>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77777777" w:rsidR="007012BF" w:rsidRDefault="007012BF" w:rsidP="008E0040">
      <w:pPr>
        <w:ind w:firstLine="360"/>
      </w:pPr>
    </w:p>
    <w:p w14:paraId="7F6A05D3" w14:textId="228A9FDE" w:rsidR="003725E7" w:rsidRDefault="003725E7" w:rsidP="008F0951"/>
    <w:p w14:paraId="20D14824" w14:textId="10098264" w:rsidR="007012BF" w:rsidRDefault="008F0951" w:rsidP="007012BF">
      <w:pPr>
        <w:pStyle w:val="Ttulo4"/>
        <w:numPr>
          <w:ilvl w:val="2"/>
          <w:numId w:val="9"/>
        </w:numPr>
      </w:pPr>
      <w:r>
        <w:t xml:space="preserve">Materiales </w:t>
      </w:r>
      <w:r w:rsidR="005B281D">
        <w:t xml:space="preserve">tercera </w:t>
      </w:r>
      <w:r>
        <w:t xml:space="preserve">etapa </w:t>
      </w:r>
      <w:r>
        <w:fldChar w:fldCharType="begin"/>
      </w:r>
      <w:r>
        <w:instrText xml:space="preserve"> TC  "</w:instrText>
      </w:r>
      <w:bookmarkStart w:id="68" w:name="_Toc114593424"/>
      <w:r>
        <w:instrText>3.2.</w:instrText>
      </w:r>
      <w:r w:rsidR="00A633D7">
        <w:instrText>3</w:instrText>
      </w:r>
      <w:r>
        <w:instrText>.</w:instrText>
      </w:r>
      <w:r>
        <w:tab/>
        <w:instrText xml:space="preserve">Materiales </w:instrText>
      </w:r>
      <w:r w:rsidR="005B281D">
        <w:instrText>tercera</w:instrText>
      </w:r>
      <w:r>
        <w:instrText xml:space="preserve"> etapa</w:instrText>
      </w:r>
      <w:bookmarkEnd w:id="68"/>
      <w:r>
        <w:instrText xml:space="preserve"> " \f c \l 4 </w:instrText>
      </w:r>
      <w:r>
        <w:fldChar w:fldCharType="end"/>
      </w:r>
    </w:p>
    <w:p w14:paraId="33C8BD3B" w14:textId="0FBFBDCC" w:rsidR="007012BF" w:rsidRDefault="007012BF" w:rsidP="00A03985">
      <w:pPr>
        <w:ind w:firstLine="360"/>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A03985">
      <w:pPr>
        <w:ind w:firstLine="360"/>
      </w:pPr>
      <w:r>
        <w:t>La parte más compleja de esta parte es sincronizar la velocidad lineal del filamento con la velocidad de rotación de la bobina. Este factor que relaciona las velocidades se puede obtener de forma experimental a la hora de ensamblar y calibrar la máquina.</w:t>
      </w:r>
    </w:p>
    <w:p w14:paraId="1E9EBAAF" w14:textId="77777777" w:rsidR="007012BF" w:rsidRPr="007012BF" w:rsidRDefault="007012BF"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TC  "</w:instrText>
      </w:r>
      <w:bookmarkStart w:id="69" w:name="_Toc114593425"/>
      <w:r w:rsidR="003B7C9B">
        <w:instrText>3</w:instrText>
      </w:r>
      <w:r w:rsidR="0019535F">
        <w:instrText>.3.</w:instrText>
      </w:r>
      <w:r w:rsidR="0019535F">
        <w:tab/>
      </w:r>
      <w:r>
        <w:instrText>Programación</w:instrText>
      </w:r>
      <w:bookmarkEnd w:id="6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1A1E24B7" w:rsidR="0019535F" w:rsidRDefault="0025602D" w:rsidP="0019535F">
      <w:pPr>
        <w:ind w:firstLine="360"/>
      </w:pPr>
      <w:r>
        <w:t>En este punto se resumirá los códigos usados para el correcto funcionamiento de la máquina. Se estructurará por separado para una mejor comprensión. Por último, se explicará como se ha unido los códigos y los cambios que se han realizado para la sincronización y su correcto funcionamiento.</w:t>
      </w:r>
    </w:p>
    <w:p w14:paraId="1173444B" w14:textId="6A79A984" w:rsidR="00B63385" w:rsidRDefault="00B63385" w:rsidP="0019535F">
      <w:pPr>
        <w:ind w:firstLine="360"/>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70" w:name="_Toc114593426"/>
      <w:r w:rsidR="003B7C9B">
        <w:instrText>3</w:instrText>
      </w:r>
      <w:r w:rsidR="0019535F">
        <w:instrText>.3.1.</w:instrText>
      </w:r>
      <w:r w:rsidR="0019535F">
        <w:tab/>
      </w:r>
      <w:r>
        <w:instrText>Programación primera etapa</w:instrText>
      </w:r>
      <w:bookmarkEnd w:id="7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5B281D">
      <w:pPr>
        <w:ind w:firstLine="360"/>
      </w:pPr>
      <w:r>
        <w:t xml:space="preserve">Como se ha mencionado en capítulos anteriores apartados, el primer apartado trata de controlar la temperatura del filamento, para ello debe de controlar el encendido y apagado de los ventiladores. </w:t>
      </w:r>
    </w:p>
    <w:p w14:paraId="09CD06D8" w14:textId="745197B6" w:rsidR="0025602D" w:rsidRDefault="0025602D" w:rsidP="005B281D">
      <w:pPr>
        <w:ind w:firstLine="360"/>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9</w:t>
      </w:r>
      <w:r w:rsidR="00720E28">
        <w:t>)</w:t>
      </w:r>
    </w:p>
    <w:p w14:paraId="2670A8C0" w14:textId="5A2905D0" w:rsidR="00720E28" w:rsidRDefault="00720E28" w:rsidP="005B281D">
      <w:pPr>
        <w:ind w:firstLine="360"/>
      </w:pPr>
      <w:r>
        <w:t xml:space="preserve">La señal encargada de controlar el encendido se conecta a las salidas digitales del Arduino. Viendo el esquema de la </w:t>
      </w:r>
      <w:proofErr w:type="spellStart"/>
      <w:r>
        <w:t>Ramps</w:t>
      </w:r>
      <w:proofErr w:type="spellEnd"/>
      <w:r>
        <w:t xml:space="preserve"> (Figura 17)</w:t>
      </w:r>
      <w:r w:rsidR="00B63385">
        <w:t>, se concluye que los pines necesarios para esta tarea serán 16, 17 y 23.</w:t>
      </w:r>
    </w:p>
    <w:p w14:paraId="72D0EBAE" w14:textId="5538B461" w:rsidR="00B63385" w:rsidRDefault="00B63385" w:rsidP="005B281D">
      <w:pPr>
        <w:ind w:firstLine="360"/>
      </w:pPr>
      <w:r>
        <w:t>En el código adjunto a continuación se muestra como se pueden activar y desactivar los ventiladores. De forma periódica y sin control. Solo para comprender su funcionamiento.</w:t>
      </w:r>
    </w:p>
    <w:p w14:paraId="7B6CD23D" w14:textId="4F70E174" w:rsidR="00B63385" w:rsidRDefault="003F67E0" w:rsidP="005B281D">
      <w:pPr>
        <w:ind w:firstLine="360"/>
      </w:pPr>
      <w:r w:rsidRPr="003F67E0">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4"/>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AA60C6">
      <w:pPr>
        <w:ind w:firstLine="360"/>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AA60C6">
      <w:pPr>
        <w:ind w:firstLine="360"/>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AA60C6">
      <w:pPr>
        <w:ind w:firstLine="360"/>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AA60C6">
      <w:pPr>
        <w:ind w:firstLine="360"/>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5FB64F08" w:rsidR="00B96EBC" w:rsidRDefault="00B96EBC" w:rsidP="00AA60C6">
      <w:pPr>
        <w:ind w:firstLine="360"/>
      </w:pPr>
      <w:r>
        <w:t>Dentro de esta condición, se puede observar como se cambia el estado de los ventiladores según el estado anterior. Pero esto es solo un ejemplo.</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71" w:name="_Toc114593427"/>
      <w:r w:rsidR="003B7C9B">
        <w:instrText>3</w:instrText>
      </w:r>
      <w:r w:rsidR="003C677F">
        <w:instrText>.3.2.</w:instrText>
      </w:r>
      <w:r w:rsidR="003C677F">
        <w:tab/>
      </w:r>
      <w:r>
        <w:instrText>Programación segunda etapa</w:instrText>
      </w:r>
      <w:bookmarkEnd w:id="71"/>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7EB8FB00" w:rsidR="00AC677E" w:rsidRDefault="003C677F" w:rsidP="00AC677E">
      <w:pPr>
        <w:ind w:firstLine="360"/>
      </w:pPr>
      <w:r>
        <w:t>La programación del horno es muy simple, gracias a la interfaz que se muestra en la pantalla que incluye el horno. En esta se muestran las zonas que tiene el horno y las</w:t>
      </w:r>
    </w:p>
    <w:p w14:paraId="1F95D6CA" w14:textId="62AE58B0" w:rsidR="00AC677E" w:rsidRDefault="00AC677E" w:rsidP="00AC677E">
      <w:pPr>
        <w:pStyle w:val="Ttulo4"/>
        <w:numPr>
          <w:ilvl w:val="2"/>
          <w:numId w:val="9"/>
        </w:numPr>
      </w:pPr>
      <w:r>
        <w:t xml:space="preserve">Programación </w:t>
      </w:r>
      <w:r>
        <w:t>tercera</w:t>
      </w:r>
      <w:r>
        <w:t xml:space="preserve"> etapa </w:t>
      </w:r>
      <w:r>
        <w:fldChar w:fldCharType="begin"/>
      </w:r>
      <w:r>
        <w:instrText xml:space="preserve"> TC  "3.3.</w:instrText>
      </w:r>
      <w:r w:rsidR="00A633D7">
        <w:instrText>3</w:instrText>
      </w:r>
      <w:r>
        <w:instrText>.</w:instrText>
      </w:r>
      <w:r>
        <w:tab/>
        <w:instrText xml:space="preserve">Programación </w:instrText>
      </w:r>
      <w:r>
        <w:instrText>tercera</w:instrText>
      </w:r>
      <w:r>
        <w:instrText xml:space="preserve"> etapa " \f c \l 4 </w:instrText>
      </w:r>
      <w:r>
        <w:fldChar w:fldCharType="end"/>
      </w:r>
    </w:p>
    <w:p w14:paraId="498F755A" w14:textId="525DB5BC" w:rsidR="00AC677E" w:rsidRDefault="00AC677E" w:rsidP="007A52CF">
      <w:pPr>
        <w:ind w:firstLine="360"/>
      </w:pPr>
    </w:p>
    <w:p w14:paraId="756D573F" w14:textId="25F1E300" w:rsidR="00AC677E" w:rsidRDefault="00AC677E" w:rsidP="00AC677E">
      <w:pPr>
        <w:pStyle w:val="Ttulo4"/>
        <w:numPr>
          <w:ilvl w:val="2"/>
          <w:numId w:val="9"/>
        </w:numPr>
      </w:pPr>
      <w:r>
        <w:t xml:space="preserve">Programación </w:t>
      </w:r>
      <w:r>
        <w:t>conjunta</w:t>
      </w:r>
      <w:r>
        <w:fldChar w:fldCharType="begin"/>
      </w:r>
      <w:r>
        <w:instrText xml:space="preserve"> TC  "3.3.</w:instrText>
      </w:r>
      <w:r w:rsidR="00A633D7">
        <w:instrText>4</w:instrText>
      </w:r>
      <w:r>
        <w:instrText>.</w:instrText>
      </w:r>
      <w:r>
        <w:tab/>
        <w:instrText xml:space="preserve">Programación </w:instrText>
      </w:r>
      <w:r>
        <w:instrText>conjunta</w:instrText>
      </w:r>
      <w:r>
        <w:instrText xml:space="preserve"> " \f c \l 4 </w:instrText>
      </w:r>
      <w:r>
        <w:fldChar w:fldCharType="end"/>
      </w:r>
    </w:p>
    <w:p w14:paraId="7011C988" w14:textId="77777777" w:rsidR="00AC677E" w:rsidRPr="00AC677E" w:rsidRDefault="00AC677E" w:rsidP="007A52CF">
      <w:pPr>
        <w:ind w:firstLine="360"/>
      </w:pPr>
    </w:p>
    <w:p w14:paraId="37ADA3C2" w14:textId="557648C2" w:rsidR="00B01F27" w:rsidRDefault="00B01F27" w:rsidP="00AC677E">
      <w:pPr>
        <w:pStyle w:val="Ttulo3"/>
        <w:numPr>
          <w:ilvl w:val="1"/>
          <w:numId w:val="9"/>
        </w:numPr>
      </w:pPr>
      <w:r>
        <w:t>AOI</w:t>
      </w:r>
      <w:r w:rsidR="00144ACA">
        <w:fldChar w:fldCharType="begin"/>
      </w:r>
      <w:r w:rsidR="00144ACA">
        <w:instrText xml:space="preserve"> TC  "</w:instrText>
      </w:r>
      <w:bookmarkStart w:id="72" w:name="_Toc114593428"/>
      <w:r w:rsidR="00144ACA">
        <w:instrText>3.4.</w:instrText>
      </w:r>
      <w:r w:rsidR="00144ACA">
        <w:tab/>
        <w:instrText>AOI</w:instrText>
      </w:r>
      <w:bookmarkEnd w:id="72"/>
      <w:r w:rsidR="00144ACA">
        <w:instrText xml:space="preserve">" \f c \l 3 </w:instrText>
      </w:r>
      <w:r w:rsidR="00144ACA">
        <w:fldChar w:fldCharType="end"/>
      </w:r>
    </w:p>
    <w:p w14:paraId="3AFF0A91" w14:textId="4E23D80C" w:rsidR="00B01F27" w:rsidRDefault="00B01F27" w:rsidP="002A1177">
      <w:pPr>
        <w:ind w:firstLine="360"/>
      </w:pPr>
      <w:r>
        <w:t xml:space="preserve">En este apartado se va a explicar </w:t>
      </w:r>
      <w:r w:rsidR="00534461">
        <w:t>los pasos seguidos para la instalación de la máquina y las configuraciones requeridas para una PCB.</w:t>
      </w:r>
    </w:p>
    <w:p w14:paraId="50242684" w14:textId="77777777" w:rsidR="002A1177" w:rsidRDefault="002A1177" w:rsidP="002A1177">
      <w:pPr>
        <w:ind w:firstLine="360"/>
      </w:pPr>
    </w:p>
    <w:p w14:paraId="58E79F7E" w14:textId="64FB8B73" w:rsidR="002A1177" w:rsidRDefault="002A1177" w:rsidP="00AC677E">
      <w:pPr>
        <w:pStyle w:val="Ttulo4"/>
        <w:numPr>
          <w:ilvl w:val="2"/>
          <w:numId w:val="9"/>
        </w:numPr>
      </w:pPr>
      <w:r>
        <w:t xml:space="preserve">Instalación </w:t>
      </w:r>
      <w:r w:rsidR="00144ACA">
        <w:fldChar w:fldCharType="begin"/>
      </w:r>
      <w:r w:rsidR="00144ACA">
        <w:instrText xml:space="preserve"> TC  "</w:instrText>
      </w:r>
      <w:bookmarkStart w:id="73" w:name="_Toc114593429"/>
      <w:r w:rsidR="00144ACA">
        <w:instrText>3.4.1.</w:instrText>
      </w:r>
      <w:r w:rsidR="00144ACA">
        <w:tab/>
        <w:instrText>Instalación</w:instrText>
      </w:r>
      <w:bookmarkEnd w:id="73"/>
      <w:r w:rsidR="00144ACA">
        <w:instrText xml:space="preserve">" \f c \l 4 </w:instrText>
      </w:r>
      <w:r w:rsidR="00144ACA">
        <w:fldChar w:fldCharType="end"/>
      </w:r>
    </w:p>
    <w:p w14:paraId="5C9CBF60" w14:textId="70C13CD3" w:rsidR="002A1177" w:rsidRDefault="002A1177" w:rsidP="002A1177">
      <w:pPr>
        <w:ind w:firstLine="360"/>
      </w:pPr>
      <w:r>
        <w:t xml:space="preserve">Antes de pasar con la instalación se va a hacer una lista de ítems necesarios. Lo principal y más importante es la máquina. A continuación, se necesita un ordenador, pero no todos los ordenadores y sistemas operativos son compatibles. Hay que usar un Mac con una versión </w:t>
      </w:r>
      <w:r w:rsidRPr="002A1177">
        <w:rPr>
          <w:highlight w:val="yellow"/>
        </w:rPr>
        <w:t>XXXXXXX</w:t>
      </w:r>
      <w:r>
        <w:t>, este ordenador venía incluido en el pack. Por último, pero no es obligatorio un disco duro externo, para hacer copias de seguridad.</w:t>
      </w:r>
    </w:p>
    <w:p w14:paraId="5841FA6F" w14:textId="720D3061" w:rsidR="00144ACA" w:rsidRDefault="00144ACA" w:rsidP="00144ACA">
      <w:pPr>
        <w:ind w:firstLine="360"/>
      </w:pPr>
      <w:r>
        <w:t xml:space="preserve">El primer paso es conectar todos los cables de alimentación tanto de la máquina como el del ordenador. El siguiente paso, es realizar la interconexión del ordenador con la máquina a través de dos cables: </w:t>
      </w:r>
      <w:r w:rsidRPr="00144ACA">
        <w:rPr>
          <w:highlight w:val="yellow"/>
        </w:rPr>
        <w:t>¿¿¿¿¿ UN VGA??????</w:t>
      </w:r>
      <w:r>
        <w:t xml:space="preserve"> y un </w:t>
      </w:r>
      <w:proofErr w:type="spellStart"/>
      <w:r>
        <w:t>usb</w:t>
      </w:r>
      <w:proofErr w:type="spellEnd"/>
      <w:r>
        <w:t xml:space="preserve"> tipo B. Se puede observar el conexionado en la </w:t>
      </w:r>
      <w:r w:rsidRPr="004F3134">
        <w:t>figura 25.</w:t>
      </w:r>
    </w:p>
    <w:p w14:paraId="7F05E4C2" w14:textId="5A73F353" w:rsidR="00144ACA" w:rsidRDefault="00144ACA" w:rsidP="00144ACA">
      <w:pPr>
        <w:ind w:firstLine="360"/>
        <w:jc w:val="center"/>
      </w:pPr>
      <w:r>
        <w:rPr>
          <w:noProof/>
        </w:rPr>
        <w:lastRenderedPageBreak/>
        <w:drawing>
          <wp:inline distT="0" distB="0" distL="0" distR="0" wp14:anchorId="065BF335" wp14:editId="309B8CC3">
            <wp:extent cx="3787386" cy="2854118"/>
            <wp:effectExtent l="0" t="0" r="3810" b="381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1379" r="27780"/>
                    <a:stretch/>
                  </pic:blipFill>
                  <pic:spPr bwMode="auto">
                    <a:xfrm>
                      <a:off x="0" y="0"/>
                      <a:ext cx="3794606" cy="2859559"/>
                    </a:xfrm>
                    <a:prstGeom prst="rect">
                      <a:avLst/>
                    </a:prstGeom>
                    <a:noFill/>
                    <a:ln>
                      <a:noFill/>
                    </a:ln>
                    <a:extLst>
                      <a:ext uri="{53640926-AAD7-44D8-BBD7-CCE9431645EC}">
                        <a14:shadowObscured xmlns:a14="http://schemas.microsoft.com/office/drawing/2010/main"/>
                      </a:ext>
                    </a:extLst>
                  </pic:spPr>
                </pic:pic>
              </a:graphicData>
            </a:graphic>
          </wp:inline>
        </w:drawing>
      </w:r>
    </w:p>
    <w:p w14:paraId="2D4A92DE" w14:textId="5D7D09B5" w:rsidR="00144ACA" w:rsidRDefault="00144ACA" w:rsidP="00144ACA">
      <w:pPr>
        <w:pStyle w:val="Ttulo7"/>
        <w:jc w:val="center"/>
      </w:pPr>
      <w:r>
        <w:fldChar w:fldCharType="begin"/>
      </w:r>
      <w:r>
        <w:instrText xml:space="preserve"> TC  "</w:instrText>
      </w:r>
      <w:bookmarkStart w:id="74" w:name="_Toc114846336"/>
      <w:r>
        <w:instrText>Figura 25. Conexionado AOI</w:instrText>
      </w:r>
      <w:bookmarkEnd w:id="74"/>
      <w:r>
        <w:instrText xml:space="preserve">" \f i \l 1 </w:instrText>
      </w:r>
      <w:r>
        <w:fldChar w:fldCharType="end"/>
      </w:r>
      <w:r>
        <w:t>Figura 25. Conexionado AOI</w:t>
      </w:r>
    </w:p>
    <w:p w14:paraId="20EA54EC" w14:textId="77777777" w:rsidR="00144ACA" w:rsidRPr="00144ACA" w:rsidRDefault="00144ACA" w:rsidP="00144ACA"/>
    <w:p w14:paraId="03B0A912" w14:textId="2B5A08F9" w:rsidR="007471FE" w:rsidRDefault="00144ACA" w:rsidP="007471FE">
      <w:pPr>
        <w:ind w:firstLine="360"/>
      </w:pPr>
      <w:r>
        <w:t xml:space="preserve">Por último, hay que tener en cuenta </w:t>
      </w:r>
      <w:r w:rsidR="007471FE">
        <w:t>el funcionamiento de la máquina, estas mueven un cabezal que incorpora una cámara y unos focos de luces de colores. La máquina puede tardar, en inspeccionar una PCB completa, de media unos 30 segundos. Por tanto, se puede deducir que la máquina tendrá que realizar movimientos rápidos y esto producirá vibraciones. Una solución posible es utilizar una mesa robusta ya que el apoyo de la máquina tiene una capa de goma que absorbe parte de las vibraciones. Como se puede ver en la figura 25, se ha usado una mesa de madera bastante robusta y pesada.</w:t>
      </w:r>
    </w:p>
    <w:p w14:paraId="23F53699" w14:textId="77777777" w:rsidR="007471FE" w:rsidRDefault="007471FE" w:rsidP="007471FE">
      <w:pPr>
        <w:ind w:firstLine="360"/>
      </w:pPr>
    </w:p>
    <w:p w14:paraId="53B5A14C" w14:textId="1E73FB34" w:rsidR="007471FE" w:rsidRDefault="007471FE" w:rsidP="00AC677E">
      <w:pPr>
        <w:pStyle w:val="Ttulo4"/>
        <w:numPr>
          <w:ilvl w:val="2"/>
          <w:numId w:val="9"/>
        </w:numPr>
      </w:pPr>
      <w:r>
        <w:t>Programación</w:t>
      </w:r>
      <w:r w:rsidR="00511758">
        <w:fldChar w:fldCharType="begin"/>
      </w:r>
      <w:r w:rsidR="00511758">
        <w:instrText xml:space="preserve"> TC  "</w:instrText>
      </w:r>
      <w:bookmarkStart w:id="75" w:name="_Toc114593430"/>
      <w:r w:rsidR="00511758">
        <w:instrText>3.4.2.</w:instrText>
      </w:r>
      <w:r w:rsidR="00511758">
        <w:tab/>
        <w:instrText>Programación</w:instrText>
      </w:r>
      <w:bookmarkEnd w:id="75"/>
      <w:r w:rsidR="00511758">
        <w:instrText xml:space="preserve">" \f c \l 4 </w:instrText>
      </w:r>
      <w:r w:rsidR="00511758">
        <w:fldChar w:fldCharType="end"/>
      </w:r>
    </w:p>
    <w:p w14:paraId="7B224E94" w14:textId="2153423D" w:rsidR="007471FE" w:rsidRDefault="00511758" w:rsidP="007471FE">
      <w:pPr>
        <w:ind w:firstLine="360"/>
      </w:pPr>
      <w:r>
        <w:t>Antes de explicar la programación, se debe de comprender el funcionamiento y los componentes de la máquina.</w:t>
      </w:r>
    </w:p>
    <w:p w14:paraId="4A3A3C0A" w14:textId="083681C8" w:rsidR="00144ACA" w:rsidRDefault="00511758" w:rsidP="007471FE">
      <w:pPr>
        <w:ind w:firstLine="360"/>
      </w:pPr>
      <w:r>
        <w:t>Los</w:t>
      </w:r>
      <w:r w:rsidR="007471FE">
        <w:t xml:space="preserve"> focos de luces</w:t>
      </w:r>
      <w:r>
        <w:t>, de los que se hablaron en el apartado 3.4.1,</w:t>
      </w:r>
      <w:r w:rsidR="007471FE">
        <w:t xml:space="preserve"> están colocadas con orientaciones diferentes</w:t>
      </w:r>
      <w:r>
        <w:t>, se puede ver la disposición de las luces en la figura 26.</w:t>
      </w:r>
      <w:r w:rsidR="007471FE">
        <w:t xml:space="preserve"> </w:t>
      </w:r>
      <w:r>
        <w:t>Gracias</w:t>
      </w:r>
      <w:r w:rsidR="007471FE">
        <w:t xml:space="preserve"> a est</w:t>
      </w:r>
      <w:r>
        <w:t>a orientación la</w:t>
      </w:r>
      <w:r w:rsidR="007471FE">
        <w:t xml:space="preserve"> cámara</w:t>
      </w:r>
      <w:r>
        <w:t xml:space="preserve"> capta diferentes colores reflejados en las soldaduras dependiendo de la inclinación de estas.</w:t>
      </w:r>
    </w:p>
    <w:p w14:paraId="31C14FE7" w14:textId="0F60291A" w:rsidR="00511758" w:rsidRDefault="00511758" w:rsidP="00511758">
      <w:pPr>
        <w:ind w:firstLine="360"/>
        <w:jc w:val="center"/>
      </w:pPr>
      <w:r w:rsidRPr="00511758">
        <w:rPr>
          <w:noProof/>
        </w:rPr>
        <w:drawing>
          <wp:inline distT="0" distB="0" distL="0" distR="0" wp14:anchorId="7B5DF35D" wp14:editId="38C055E3">
            <wp:extent cx="3763789" cy="1813911"/>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414" b="1838"/>
                    <a:stretch/>
                  </pic:blipFill>
                  <pic:spPr bwMode="auto">
                    <a:xfrm>
                      <a:off x="0" y="0"/>
                      <a:ext cx="3802094" cy="1832372"/>
                    </a:xfrm>
                    <a:prstGeom prst="rect">
                      <a:avLst/>
                    </a:prstGeom>
                    <a:ln>
                      <a:noFill/>
                    </a:ln>
                    <a:extLst>
                      <a:ext uri="{53640926-AAD7-44D8-BBD7-CCE9431645EC}">
                        <a14:shadowObscured xmlns:a14="http://schemas.microsoft.com/office/drawing/2010/main"/>
                      </a:ext>
                    </a:extLst>
                  </pic:spPr>
                </pic:pic>
              </a:graphicData>
            </a:graphic>
          </wp:inline>
        </w:drawing>
      </w:r>
    </w:p>
    <w:p w14:paraId="5CF43C6E" w14:textId="5663948B" w:rsidR="00AD2DA1" w:rsidRDefault="00511758" w:rsidP="00AD2DA1">
      <w:pPr>
        <w:pStyle w:val="Ttulo7"/>
        <w:jc w:val="center"/>
      </w:pPr>
      <w:r>
        <w:lastRenderedPageBreak/>
        <w:fldChar w:fldCharType="begin"/>
      </w:r>
      <w:r>
        <w:instrText xml:space="preserve"> TC  "</w:instrText>
      </w:r>
      <w:bookmarkStart w:id="76" w:name="_Toc114846337"/>
      <w:r>
        <w:instrText>Figura 2</w:instrText>
      </w:r>
      <w:r w:rsidR="004F3134">
        <w:instrText>6</w:instrText>
      </w:r>
      <w:r>
        <w:instrText>. Disposición de las luces</w:instrText>
      </w:r>
      <w:bookmarkEnd w:id="76"/>
      <w:r>
        <w:instrText xml:space="preserve">" \f i \l 1 </w:instrText>
      </w:r>
      <w:r>
        <w:fldChar w:fldCharType="end"/>
      </w:r>
      <w:r>
        <w:t>Figura 2</w:t>
      </w:r>
      <w:r w:rsidR="004F3134">
        <w:t>6</w:t>
      </w:r>
      <w:r>
        <w:t>. Disposición de las luces</w:t>
      </w:r>
    </w:p>
    <w:p w14:paraId="5B907602" w14:textId="77777777" w:rsidR="00AD2DA1" w:rsidRPr="00AD2DA1" w:rsidRDefault="00AD2DA1" w:rsidP="00AD2DA1"/>
    <w:p w14:paraId="696F3E27" w14:textId="500C1220" w:rsidR="00AD2DA1" w:rsidRDefault="00AD2DA1" w:rsidP="00AD2DA1">
      <w:pPr>
        <w:ind w:firstLine="360"/>
      </w:pPr>
      <w:r>
        <w:t>Los focos de luces, de los que se hablaron en el apartado 3.4.1, están colocadas con orientaciones diferentes, se puede ver la disposición de las luces en la figura 26. Gracias a esta orientación la cámara capta diferentes colores reflejados en las soldaduras dependiendo de la inclinación de estas.</w:t>
      </w:r>
    </w:p>
    <w:p w14:paraId="7A2048F0" w14:textId="5B6DA5B0" w:rsidR="00AD2DA1" w:rsidRDefault="00176545" w:rsidP="00AD2DA1">
      <w:pPr>
        <w:ind w:firstLine="360"/>
      </w:pPr>
      <w:r>
        <w:t>A</w:t>
      </w:r>
      <w:r w:rsidR="00AD2DA1">
        <w:t>ntes de continuar</w:t>
      </w:r>
      <w:r>
        <w:t xml:space="preserve"> hay que indicar</w:t>
      </w:r>
      <w:r w:rsidR="00AD2DA1">
        <w:t xml:space="preserve">, que la </w:t>
      </w:r>
      <w:r>
        <w:t>figura</w:t>
      </w:r>
      <w:r w:rsidR="00AD2DA1">
        <w:t xml:space="preserve"> 2</w:t>
      </w:r>
      <w:r w:rsidR="004F3134">
        <w:t>6</w:t>
      </w:r>
      <w:r w:rsidR="00AD2DA1">
        <w:t xml:space="preserve"> es solo ilustrativa, las luces de la AOI </w:t>
      </w:r>
      <w:proofErr w:type="spellStart"/>
      <w:r w:rsidR="00AD2DA1">
        <w:t>Marantz</w:t>
      </w:r>
      <w:proofErr w:type="spellEnd"/>
      <w:r w:rsidR="00AD2DA1">
        <w:t xml:space="preserve"> X22 no vienen </w:t>
      </w:r>
      <w:r>
        <w:t xml:space="preserve">dispuestas con esta configuración. La luz con la orientación más horizontal en el caso de la AOI </w:t>
      </w:r>
      <w:proofErr w:type="spellStart"/>
      <w:r>
        <w:t>Marantz</w:t>
      </w:r>
      <w:proofErr w:type="spellEnd"/>
      <w:r>
        <w:t xml:space="preserve"> X22 es la luz roja, en el caso de la figura 2</w:t>
      </w:r>
      <w:r w:rsidR="004F3134">
        <w:t>6</w:t>
      </w:r>
      <w:r>
        <w:t xml:space="preserve"> la luz es azul. La luz que </w:t>
      </w:r>
      <w:r w:rsidR="004F3134">
        <w:t>está</w:t>
      </w:r>
      <w:r>
        <w:t xml:space="preserve"> dispuesta con la máxima inclinación en la máquina </w:t>
      </w:r>
      <w:proofErr w:type="spellStart"/>
      <w:r>
        <w:t>Marantz</w:t>
      </w:r>
      <w:proofErr w:type="spellEnd"/>
      <w:r>
        <w:t xml:space="preserve"> X22 es la luz azul y en el caso de la figura 2</w:t>
      </w:r>
      <w:r w:rsidR="004F3134">
        <w:t>6</w:t>
      </w:r>
      <w:r>
        <w:t xml:space="preserve"> es roja. La configuración de la orientación de la luz verde </w:t>
      </w:r>
      <w:proofErr w:type="spellStart"/>
      <w:r>
        <w:t>si</w:t>
      </w:r>
      <w:proofErr w:type="spellEnd"/>
      <w:r>
        <w:t xml:space="preserve"> que coinciden, la de la máquina </w:t>
      </w:r>
      <w:proofErr w:type="spellStart"/>
      <w:r>
        <w:t>Marantz</w:t>
      </w:r>
      <w:proofErr w:type="spellEnd"/>
      <w:r>
        <w:t xml:space="preserve"> X22 y la de la figura 2</w:t>
      </w:r>
      <w:r w:rsidR="004F3134">
        <w:t>6</w:t>
      </w:r>
      <w:r>
        <w:t>.</w:t>
      </w:r>
    </w:p>
    <w:p w14:paraId="6563332A" w14:textId="700E4A22" w:rsidR="00176545" w:rsidRDefault="00176545" w:rsidP="00AD2DA1">
      <w:pPr>
        <w:ind w:firstLine="360"/>
      </w:pPr>
      <w:r>
        <w:t>Para continuar con la programación hay que abrir el programa, que se abre automáticamente al iniciar el ordenador. Una vez abierto, se cargará el último programa ejecutado.</w:t>
      </w:r>
      <w:r w:rsidR="00CB707B">
        <w:t xml:space="preserve"> Véase en la figura 2</w:t>
      </w:r>
      <w:r w:rsidR="004F3134">
        <w:t>7</w:t>
      </w:r>
      <w:r w:rsidR="00CB707B">
        <w:t>.</w:t>
      </w:r>
    </w:p>
    <w:p w14:paraId="1CB56A61" w14:textId="5E195BFB" w:rsidR="00CB707B" w:rsidRDefault="00863C20" w:rsidP="00863C20">
      <w:pPr>
        <w:ind w:firstLine="360"/>
        <w:jc w:val="center"/>
      </w:pPr>
      <w:r>
        <w:rPr>
          <w:noProof/>
        </w:rPr>
        <w:drawing>
          <wp:inline distT="0" distB="0" distL="0" distR="0" wp14:anchorId="538D8EDE" wp14:editId="5D749F8A">
            <wp:extent cx="4541247" cy="2395139"/>
            <wp:effectExtent l="0" t="0" r="0" b="571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540" r="7084" b="2792"/>
                    <a:stretch/>
                  </pic:blipFill>
                  <pic:spPr bwMode="auto">
                    <a:xfrm>
                      <a:off x="0" y="0"/>
                      <a:ext cx="4544492" cy="2396851"/>
                    </a:xfrm>
                    <a:prstGeom prst="rect">
                      <a:avLst/>
                    </a:prstGeom>
                    <a:noFill/>
                    <a:ln>
                      <a:noFill/>
                    </a:ln>
                    <a:extLst>
                      <a:ext uri="{53640926-AAD7-44D8-BBD7-CCE9431645EC}">
                        <a14:shadowObscured xmlns:a14="http://schemas.microsoft.com/office/drawing/2010/main"/>
                      </a:ext>
                    </a:extLst>
                  </pic:spPr>
                </pic:pic>
              </a:graphicData>
            </a:graphic>
          </wp:inline>
        </w:drawing>
      </w:r>
    </w:p>
    <w:p w14:paraId="0DEA86C6" w14:textId="25BC65E0" w:rsidR="00863C20" w:rsidRDefault="00863C20" w:rsidP="00863C20">
      <w:pPr>
        <w:pStyle w:val="Ttulo7"/>
        <w:jc w:val="center"/>
      </w:pPr>
      <w:r>
        <w:fldChar w:fldCharType="begin"/>
      </w:r>
      <w:r>
        <w:instrText xml:space="preserve"> TC  "</w:instrText>
      </w:r>
      <w:bookmarkStart w:id="77" w:name="_Toc114846338"/>
      <w:r>
        <w:instrText>Figura 2</w:instrText>
      </w:r>
      <w:r w:rsidR="004F3134">
        <w:instrText>7</w:instrText>
      </w:r>
      <w:r>
        <w:instrText>. Software AOI</w:instrText>
      </w:r>
      <w:bookmarkEnd w:id="77"/>
      <w:r>
        <w:instrText xml:space="preserve">" \f i \l 1 </w:instrText>
      </w:r>
      <w:r>
        <w:fldChar w:fldCharType="end"/>
      </w:r>
      <w:r>
        <w:t>Figura 2</w:t>
      </w:r>
      <w:r w:rsidR="004F3134">
        <w:t>7</w:t>
      </w:r>
      <w:r>
        <w:t>. Software AOI</w:t>
      </w:r>
    </w:p>
    <w:p w14:paraId="61B10DED" w14:textId="2F9D663E" w:rsidR="00AD2DA1" w:rsidRDefault="00AD2DA1" w:rsidP="00AD2DA1"/>
    <w:p w14:paraId="714605DB" w14:textId="0ECABB3D" w:rsidR="00411B60" w:rsidRDefault="00411B60" w:rsidP="00411B60">
      <w:pPr>
        <w:ind w:firstLine="360"/>
      </w:pPr>
      <w:r>
        <w:t xml:space="preserve">Para configurar un nuevo programa, se </w:t>
      </w:r>
      <w:proofErr w:type="spellStart"/>
      <w:r>
        <w:t>clickea</w:t>
      </w:r>
      <w:proofErr w:type="spellEnd"/>
      <w:r>
        <w:t xml:space="preserve"> en file, new, y ya desde hay tendremos nuestro nuevo programa. A continuación, se realizará una breve explicación de que son los botones que se ven en la figura 2</w:t>
      </w:r>
      <w:r w:rsidR="004F3134">
        <w:t>7</w:t>
      </w:r>
      <w:r>
        <w:t xml:space="preserve"> en la parte inferior. El primero empezando por la izquierda</w:t>
      </w:r>
      <w:r w:rsidR="00406DFA">
        <w:t xml:space="preserve">, con forma de mouse, sirve para seleccionar. El segundo empezando por la izquierda, con forma de cuadrado con un mouse en la esquina, sirve para crear las </w:t>
      </w:r>
      <w:proofErr w:type="spellStart"/>
      <w:r w:rsidR="00406DFA">
        <w:t>stamps</w:t>
      </w:r>
      <w:proofErr w:type="spellEnd"/>
      <w:r w:rsidR="00406DFA">
        <w:t xml:space="preserve">, las </w:t>
      </w:r>
      <w:proofErr w:type="spellStart"/>
      <w:r w:rsidR="00406DFA">
        <w:t>stamps</w:t>
      </w:r>
      <w:proofErr w:type="spellEnd"/>
      <w:r w:rsidR="00406DFA">
        <w:t xml:space="preserve"> son los recuadros verdes, que se pueden ver en la figura 2</w:t>
      </w:r>
      <w:r w:rsidR="004F3134">
        <w:t>7</w:t>
      </w:r>
      <w:r w:rsidR="00406DFA">
        <w:t xml:space="preserve"> encima de los componentes, que se explicaran más adelante. El tercer botón sirve para desplazarse por la PCB. El cuarto botón sirve para intercalar entre caras, es decir, cambiar la cara que se quiere comprobar, esto es útil si la PCB tiene dos caras, en el caso de la PCB diseñado por la empresa </w:t>
      </w:r>
      <w:proofErr w:type="spellStart"/>
      <w:r w:rsidR="00406DFA">
        <w:t>Premo</w:t>
      </w:r>
      <w:proofErr w:type="spellEnd"/>
      <w:r w:rsidR="00406DFA">
        <w:t xml:space="preserve"> no es útil ya que solo tiene una cara. Por último, las gafas, cuya función principal es enseñar una vista general de la PCB, y cuando se termina de ejecutar el programa puedes ver los fallos en esta vista general, puede comprobarse en la figura 2</w:t>
      </w:r>
      <w:r w:rsidR="004F3134">
        <w:t>8</w:t>
      </w:r>
      <w:r w:rsidR="00406DFA">
        <w:t>.</w:t>
      </w:r>
    </w:p>
    <w:p w14:paraId="749426B1" w14:textId="01E062DC" w:rsidR="00406DFA" w:rsidRDefault="00406DFA" w:rsidP="00411B60">
      <w:pPr>
        <w:ind w:firstLine="360"/>
      </w:pPr>
      <w:r w:rsidRPr="00406DFA">
        <w:rPr>
          <w:highlight w:val="yellow"/>
        </w:rPr>
        <w:t>FIGURA 2</w:t>
      </w:r>
      <w:r w:rsidR="004F3134">
        <w:rPr>
          <w:highlight w:val="yellow"/>
        </w:rPr>
        <w:t>8</w:t>
      </w:r>
      <w:r w:rsidRPr="00406DFA">
        <w:rPr>
          <w:highlight w:val="yellow"/>
        </w:rPr>
        <w:t xml:space="preserve"> VISTA GENERAL PCB MAPA</w:t>
      </w:r>
    </w:p>
    <w:p w14:paraId="302043E4" w14:textId="020C46B0" w:rsidR="00406DFA" w:rsidRDefault="00406DFA" w:rsidP="00411B60">
      <w:pPr>
        <w:ind w:firstLine="360"/>
      </w:pPr>
      <w:r>
        <w:lastRenderedPageBreak/>
        <w:t xml:space="preserve">Una vez entendidos los botones, se puede empezar a explicar </w:t>
      </w:r>
      <w:r w:rsidR="004F3134">
        <w:t>cómo</w:t>
      </w:r>
      <w:r>
        <w:t xml:space="preserve"> se programa la máquina. Para comenzar, hay que seleccionar los </w:t>
      </w:r>
      <w:proofErr w:type="spellStart"/>
      <w:r>
        <w:t>fiduciales</w:t>
      </w:r>
      <w:proofErr w:type="spellEnd"/>
      <w:r>
        <w:t xml:space="preserve"> con la pestaña de </w:t>
      </w:r>
      <w:proofErr w:type="spellStart"/>
      <w:r>
        <w:t>stamp</w:t>
      </w:r>
      <w:proofErr w:type="spellEnd"/>
      <w:r>
        <w:t xml:space="preserve">, una vez seleccionado, se </w:t>
      </w:r>
      <w:proofErr w:type="spellStart"/>
      <w:r>
        <w:t>clickea</w:t>
      </w:r>
      <w:proofErr w:type="spellEnd"/>
      <w:r>
        <w:t xml:space="preserve"> en la pestaña de </w:t>
      </w:r>
      <w:r w:rsidRPr="00406DFA">
        <w:rPr>
          <w:highlight w:val="yellow"/>
        </w:rPr>
        <w:t>“NANANANANANBATMAN”</w:t>
      </w:r>
      <w:r>
        <w:t xml:space="preserve">, y se selecciona la opción </w:t>
      </w:r>
      <w:r w:rsidRPr="00406DFA">
        <w:rPr>
          <w:highlight w:val="yellow"/>
        </w:rPr>
        <w:t>“</w:t>
      </w:r>
      <w:proofErr w:type="spellStart"/>
      <w:r w:rsidRPr="00406DFA">
        <w:rPr>
          <w:highlight w:val="yellow"/>
        </w:rPr>
        <w:t>assing</w:t>
      </w:r>
      <w:proofErr w:type="spellEnd"/>
      <w:r w:rsidRPr="00406DFA">
        <w:rPr>
          <w:highlight w:val="yellow"/>
        </w:rPr>
        <w:t xml:space="preserve"> </w:t>
      </w:r>
      <w:proofErr w:type="spellStart"/>
      <w:r w:rsidRPr="00406DFA">
        <w:rPr>
          <w:highlight w:val="yellow"/>
        </w:rPr>
        <w:t>to</w:t>
      </w:r>
      <w:proofErr w:type="spellEnd"/>
      <w:r w:rsidRPr="00406DFA">
        <w:rPr>
          <w:highlight w:val="yellow"/>
        </w:rPr>
        <w:t xml:space="preserve"> </w:t>
      </w:r>
      <w:proofErr w:type="spellStart"/>
      <w:r w:rsidRPr="00406DFA">
        <w:rPr>
          <w:highlight w:val="yellow"/>
        </w:rPr>
        <w:t>fiducial</w:t>
      </w:r>
      <w:proofErr w:type="spellEnd"/>
      <w:r w:rsidRPr="00406DFA">
        <w:rPr>
          <w:highlight w:val="yellow"/>
        </w:rPr>
        <w:t>”</w:t>
      </w:r>
      <w:r>
        <w:t>,</w:t>
      </w:r>
      <w:r w:rsidR="000D153A">
        <w:t xml:space="preserve"> una vez hecho esto se hace doble </w:t>
      </w:r>
      <w:proofErr w:type="spellStart"/>
      <w:r w:rsidR="000D153A">
        <w:t>click</w:t>
      </w:r>
      <w:proofErr w:type="spellEnd"/>
      <w:r w:rsidR="000D153A">
        <w:t xml:space="preserve"> encima del recuadro creado para configurar las luces de detección, en este caso se comprueba que se detecta mejor el </w:t>
      </w:r>
      <w:proofErr w:type="spellStart"/>
      <w:r w:rsidR="000D153A">
        <w:t>fiducial</w:t>
      </w:r>
      <w:proofErr w:type="spellEnd"/>
      <w:r w:rsidR="000D153A">
        <w:t xml:space="preserve"> con una luz timo </w:t>
      </w:r>
      <w:r w:rsidR="000D153A" w:rsidRPr="000D153A">
        <w:rPr>
          <w:highlight w:val="yellow"/>
        </w:rPr>
        <w:t>DOAM</w:t>
      </w:r>
      <w:r w:rsidR="000D153A">
        <w:t xml:space="preserve">. Una vez hecho esto, se repite con otro </w:t>
      </w:r>
      <w:proofErr w:type="spellStart"/>
      <w:r w:rsidR="000D153A">
        <w:t>fiducial</w:t>
      </w:r>
      <w:proofErr w:type="spellEnd"/>
      <w:r w:rsidR="000D153A">
        <w:t xml:space="preserve">. Se recomienda que sean dos </w:t>
      </w:r>
      <w:proofErr w:type="spellStart"/>
      <w:r w:rsidR="000D153A">
        <w:t>ficuales</w:t>
      </w:r>
      <w:proofErr w:type="spellEnd"/>
      <w:r w:rsidR="000D153A">
        <w:t xml:space="preserve"> situados en esquinas opuestas, es decir si un </w:t>
      </w:r>
      <w:proofErr w:type="spellStart"/>
      <w:r w:rsidR="000D153A">
        <w:t>fiducial</w:t>
      </w:r>
      <w:proofErr w:type="spellEnd"/>
      <w:r w:rsidR="000D153A">
        <w:t xml:space="preserve"> </w:t>
      </w:r>
      <w:r w:rsidR="00497992">
        <w:t>está</w:t>
      </w:r>
      <w:r w:rsidR="000D153A">
        <w:t xml:space="preserve"> en la esquina izquierda inferior, el otro </w:t>
      </w:r>
      <w:proofErr w:type="spellStart"/>
      <w:r w:rsidR="000D153A">
        <w:t>fiducial</w:t>
      </w:r>
      <w:proofErr w:type="spellEnd"/>
      <w:r w:rsidR="000D153A">
        <w:t xml:space="preserve"> a detectar tiene que estar en la esquina derecha superior.</w:t>
      </w:r>
    </w:p>
    <w:p w14:paraId="5206FE34" w14:textId="2CBBF6CD" w:rsidR="0096240F" w:rsidRDefault="0096240F" w:rsidP="00411B60">
      <w:pPr>
        <w:ind w:firstLine="360"/>
      </w:pPr>
      <w:r w:rsidRPr="0096240F">
        <w:rPr>
          <w:highlight w:val="yellow"/>
        </w:rPr>
        <w:t>FIGURA 2</w:t>
      </w:r>
      <w:r w:rsidR="004F3134">
        <w:rPr>
          <w:highlight w:val="yellow"/>
        </w:rPr>
        <w:t>9</w:t>
      </w:r>
      <w:r w:rsidRPr="0096240F">
        <w:rPr>
          <w:highlight w:val="yellow"/>
        </w:rPr>
        <w:t xml:space="preserve"> FIDUCIALLLLLL</w:t>
      </w:r>
    </w:p>
    <w:p w14:paraId="5D3FEE34" w14:textId="27B10796" w:rsidR="0096240F" w:rsidRDefault="0096240F" w:rsidP="00411B60">
      <w:pPr>
        <w:ind w:firstLine="360"/>
      </w:pPr>
      <w:r>
        <w:t xml:space="preserve">Se va a explicar que es un </w:t>
      </w:r>
      <w:proofErr w:type="spellStart"/>
      <w:r>
        <w:t>stamp</w:t>
      </w:r>
      <w:proofErr w:type="spellEnd"/>
      <w:r>
        <w:t xml:space="preserve">, un </w:t>
      </w:r>
      <w:proofErr w:type="spellStart"/>
      <w:r>
        <w:t>stamp</w:t>
      </w:r>
      <w:proofErr w:type="spellEnd"/>
      <w:r>
        <w:t xml:space="preserve"> es una composición de componentes a revisar, comprobar. Es decir, es un conjunto de bloques que revisa la AOI. Principalmente los </w:t>
      </w:r>
      <w:proofErr w:type="spellStart"/>
      <w:r>
        <w:t>stamps</w:t>
      </w:r>
      <w:proofErr w:type="spellEnd"/>
      <w:r>
        <w:t xml:space="preserve"> están compuestos de un bloque que comprueba el </w:t>
      </w:r>
      <w:proofErr w:type="spellStart"/>
      <w:r>
        <w:t>body</w:t>
      </w:r>
      <w:proofErr w:type="spellEnd"/>
      <w:r>
        <w:t>, el cuerpo del componente. Se comprueba el tamaño y la posición. A continuación, se encuentra un bloque que detecta el color o el código del componente. Por último, están los bloques más importantes que comprueban las soldaduras usando la tecnología, de los focos de colores, explicada al principio de este apartado.</w:t>
      </w:r>
    </w:p>
    <w:p w14:paraId="459FCA74" w14:textId="7EEB1B4C" w:rsidR="0096240F" w:rsidRDefault="0096240F" w:rsidP="0096240F">
      <w:pPr>
        <w:ind w:firstLine="360"/>
      </w:pPr>
      <w:r w:rsidRPr="0096240F">
        <w:rPr>
          <w:highlight w:val="yellow"/>
        </w:rPr>
        <w:t xml:space="preserve">FIGURA </w:t>
      </w:r>
      <w:r w:rsidR="004F3134">
        <w:rPr>
          <w:highlight w:val="yellow"/>
        </w:rPr>
        <w:t>30</w:t>
      </w:r>
      <w:r w:rsidRPr="0096240F">
        <w:rPr>
          <w:highlight w:val="yellow"/>
        </w:rPr>
        <w:t xml:space="preserve"> STAMPS</w:t>
      </w:r>
    </w:p>
    <w:p w14:paraId="4677931F" w14:textId="69F08A05" w:rsidR="0096240F" w:rsidRDefault="0096240F" w:rsidP="0096240F">
      <w:pPr>
        <w:ind w:firstLine="360"/>
      </w:pPr>
      <w:r>
        <w:t xml:space="preserve">Una vez comprendido que es un </w:t>
      </w:r>
      <w:proofErr w:type="spellStart"/>
      <w:r>
        <w:t>stamp</w:t>
      </w:r>
      <w:proofErr w:type="spellEnd"/>
      <w:r>
        <w:t xml:space="preserve"> y la función que desempeña, se necesita colocar este </w:t>
      </w:r>
      <w:proofErr w:type="spellStart"/>
      <w:r>
        <w:t>stamp</w:t>
      </w:r>
      <w:proofErr w:type="spellEnd"/>
      <w:r>
        <w:t xml:space="preserve"> encima de cada componente. Hay dos opciones, o se crea de cero el </w:t>
      </w:r>
      <w:proofErr w:type="spellStart"/>
      <w:r>
        <w:t>stamp</w:t>
      </w:r>
      <w:proofErr w:type="spellEnd"/>
      <w:r>
        <w:t>, o se usa una librería que incluye la máquina y se modifican los parámetros necesarios. Como los componentes que se van a usar son simples</w:t>
      </w:r>
      <w:r w:rsidR="005E6F61">
        <w:t xml:space="preserve"> y comunes, se elige la opción de usar la librería.</w:t>
      </w:r>
    </w:p>
    <w:p w14:paraId="40B276CD" w14:textId="700A89B0" w:rsidR="005E6F61" w:rsidRDefault="005E6F61" w:rsidP="005E6F61">
      <w:pPr>
        <w:ind w:firstLine="360"/>
      </w:pPr>
      <w:r>
        <w:t xml:space="preserve">Se abre la carpeta de </w:t>
      </w:r>
      <w:proofErr w:type="spellStart"/>
      <w:r>
        <w:t>stamps</w:t>
      </w:r>
      <w:proofErr w:type="spellEnd"/>
      <w:r>
        <w:t xml:space="preserve">, haciendo </w:t>
      </w:r>
      <w:proofErr w:type="spellStart"/>
      <w:r>
        <w:t>click</w:t>
      </w:r>
      <w:proofErr w:type="spellEnd"/>
      <w:r>
        <w:t xml:space="preserve"> en el botón de </w:t>
      </w:r>
      <w:proofErr w:type="spellStart"/>
      <w:r>
        <w:t>stamps</w:t>
      </w:r>
      <w:proofErr w:type="spellEnd"/>
      <w:r>
        <w:t>. Una vez dentro se busca el componente que se quiere comprobar. Si se quiere una resistencia se seguirán estos pasos.</w:t>
      </w:r>
      <w:r w:rsidR="00830AF4">
        <w:t xml:space="preserve"> Se </w:t>
      </w:r>
      <w:proofErr w:type="spellStart"/>
      <w:r w:rsidR="00830AF4">
        <w:t>clickea</w:t>
      </w:r>
      <w:proofErr w:type="spellEnd"/>
      <w:r w:rsidR="00830AF4">
        <w:t xml:space="preserve"> en “+”, luego se selecciona el componente que se quiere comprobar, por ejemplo</w:t>
      </w:r>
      <w:r w:rsidR="00B90872">
        <w:t>,</w:t>
      </w:r>
      <w:r w:rsidR="00830AF4">
        <w:t xml:space="preserve"> si se quiere comprobar una resistencia se </w:t>
      </w:r>
      <w:proofErr w:type="spellStart"/>
      <w:r w:rsidR="00830AF4">
        <w:t>clickea</w:t>
      </w:r>
      <w:proofErr w:type="spellEnd"/>
      <w:r w:rsidR="00830AF4">
        <w:t xml:space="preserve"> en “r”</w:t>
      </w:r>
      <w:r w:rsidR="00B90872">
        <w:t xml:space="preserve"> y a continuación se busca el </w:t>
      </w:r>
      <w:proofErr w:type="spellStart"/>
      <w:r w:rsidR="00B90872">
        <w:t>footprint</w:t>
      </w:r>
      <w:proofErr w:type="spellEnd"/>
      <w:r w:rsidR="00B90872">
        <w:t xml:space="preserve"> de la resistencia que se quiere comprobar. Después, es recomendable duplicar este componente con otro nombre para no modificar la librería. Se puede observar todos los pasos en la figura 3</w:t>
      </w:r>
      <w:r w:rsidR="004F3134">
        <w:t>1</w:t>
      </w:r>
      <w:r w:rsidR="00B90872">
        <w:t>.</w:t>
      </w:r>
    </w:p>
    <w:p w14:paraId="649E93CC" w14:textId="77777777" w:rsidR="005E6F61" w:rsidRDefault="005E6F61" w:rsidP="005E6F61">
      <w:pPr>
        <w:ind w:firstLine="360"/>
      </w:pPr>
    </w:p>
    <w:p w14:paraId="4D7CBE5D" w14:textId="1A4F457A" w:rsidR="0096240F" w:rsidRDefault="00830AF4" w:rsidP="00B90872">
      <w:pPr>
        <w:ind w:firstLine="360"/>
        <w:jc w:val="center"/>
      </w:pPr>
      <w:r>
        <w:rPr>
          <w:noProof/>
        </w:rPr>
        <w:drawing>
          <wp:inline distT="0" distB="0" distL="0" distR="0" wp14:anchorId="37EF68EA" wp14:editId="3533ABB6">
            <wp:extent cx="4358106" cy="2151641"/>
            <wp:effectExtent l="0" t="0" r="4445"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681" r="4700"/>
                    <a:stretch/>
                  </pic:blipFill>
                  <pic:spPr bwMode="auto">
                    <a:xfrm>
                      <a:off x="0" y="0"/>
                      <a:ext cx="4363571" cy="2154339"/>
                    </a:xfrm>
                    <a:prstGeom prst="rect">
                      <a:avLst/>
                    </a:prstGeom>
                    <a:noFill/>
                    <a:ln>
                      <a:noFill/>
                    </a:ln>
                    <a:extLst>
                      <a:ext uri="{53640926-AAD7-44D8-BBD7-CCE9431645EC}">
                        <a14:shadowObscured xmlns:a14="http://schemas.microsoft.com/office/drawing/2010/main"/>
                      </a:ext>
                    </a:extLst>
                  </pic:spPr>
                </pic:pic>
              </a:graphicData>
            </a:graphic>
          </wp:inline>
        </w:drawing>
      </w:r>
    </w:p>
    <w:p w14:paraId="6E29236C" w14:textId="72789C20" w:rsidR="00B90872" w:rsidRDefault="00B90872" w:rsidP="00B90872">
      <w:pPr>
        <w:pStyle w:val="Ttulo7"/>
        <w:jc w:val="center"/>
      </w:pPr>
      <w:r>
        <w:fldChar w:fldCharType="begin"/>
      </w:r>
      <w:r>
        <w:instrText xml:space="preserve"> TC  "</w:instrText>
      </w:r>
      <w:bookmarkStart w:id="78" w:name="_Toc114846339"/>
      <w:r>
        <w:instrText>Figura 3</w:instrText>
      </w:r>
      <w:r w:rsidR="004F3134">
        <w:instrText>1</w:instrText>
      </w:r>
      <w:r>
        <w:instrText xml:space="preserve">. </w:instrText>
      </w:r>
      <w:proofErr w:type="spellStart"/>
      <w:r>
        <w:instrText>Stamp</w:instrText>
      </w:r>
      <w:proofErr w:type="spellEnd"/>
      <w:r>
        <w:instrText xml:space="preserve"> </w:instrText>
      </w:r>
      <w:proofErr w:type="spellStart"/>
      <w:r>
        <w:instrText>List</w:instrText>
      </w:r>
      <w:bookmarkEnd w:id="78"/>
      <w:proofErr w:type="spellEnd"/>
      <w:r>
        <w:instrText xml:space="preserve">" \f </w:instrText>
      </w:r>
      <w:r w:rsidR="004F3134">
        <w:instrText xml:space="preserve">i </w:instrText>
      </w:r>
      <w:r>
        <w:instrText xml:space="preserve">\l 1 </w:instrText>
      </w:r>
      <w:r>
        <w:fldChar w:fldCharType="end"/>
      </w:r>
      <w:r>
        <w:t>Figura 3</w:t>
      </w:r>
      <w:r w:rsidR="004F3134">
        <w:t>1</w:t>
      </w:r>
      <w:r>
        <w:t xml:space="preserve">. </w:t>
      </w:r>
      <w:proofErr w:type="spellStart"/>
      <w:r>
        <w:t>Stamp</w:t>
      </w:r>
      <w:proofErr w:type="spellEnd"/>
      <w:r>
        <w:t xml:space="preserve"> </w:t>
      </w:r>
      <w:proofErr w:type="spellStart"/>
      <w:r>
        <w:t>List</w:t>
      </w:r>
      <w:proofErr w:type="spellEnd"/>
    </w:p>
    <w:p w14:paraId="7E6BE4FF" w14:textId="3FC5E515" w:rsidR="00B90872" w:rsidRDefault="00B90872" w:rsidP="00B90872"/>
    <w:p w14:paraId="25F22ADA" w14:textId="275B9DE1" w:rsidR="00E10ADC" w:rsidRDefault="00E10ADC" w:rsidP="00E10ADC">
      <w:pPr>
        <w:ind w:firstLine="360"/>
      </w:pPr>
      <w:r>
        <w:lastRenderedPageBreak/>
        <w:t xml:space="preserve">El siguiente paso es configurar bloque a bloque del </w:t>
      </w:r>
      <w:proofErr w:type="spellStart"/>
      <w:r>
        <w:t>stamp</w:t>
      </w:r>
      <w:proofErr w:type="spellEnd"/>
      <w:r>
        <w:t>. Esta parte es la más tediosa y compleja ya que se requiere de mucho tiempo y es muy práctico, es decir, los parámetros se establecen a base de prueba y error.</w:t>
      </w:r>
    </w:p>
    <w:p w14:paraId="00C48E4B" w14:textId="7D2902A2" w:rsidR="00E10ADC" w:rsidRDefault="00E10ADC" w:rsidP="00463255">
      <w:pPr>
        <w:ind w:firstLine="360"/>
      </w:pPr>
      <w:r>
        <w:t xml:space="preserve">El primer bloque </w:t>
      </w:r>
      <w:r w:rsidR="00463255">
        <w:t>que se tiene que</w:t>
      </w:r>
      <w:r>
        <w:t xml:space="preserve"> configurar es el </w:t>
      </w:r>
      <w:proofErr w:type="spellStart"/>
      <w:r>
        <w:t>body</w:t>
      </w:r>
      <w:proofErr w:type="spellEnd"/>
      <w:r>
        <w:t>.</w:t>
      </w:r>
      <w:r w:rsidR="00463255">
        <w:t xml:space="preserve"> Este bloque es el que se encarga de comprobar el tamaño del componente y su forma. Este bloque es importante ya que se asegura de que el componente encaja en el </w:t>
      </w:r>
      <w:proofErr w:type="spellStart"/>
      <w:r w:rsidR="00463255">
        <w:t>pad</w:t>
      </w:r>
      <w:proofErr w:type="spellEnd"/>
      <w:r w:rsidR="00463255">
        <w:t xml:space="preserve">. Puede ser que el operario se haya equivocado a la hora de instalar los </w:t>
      </w:r>
      <w:proofErr w:type="spellStart"/>
      <w:r w:rsidR="00463255">
        <w:t>reels</w:t>
      </w:r>
      <w:proofErr w:type="spellEnd"/>
      <w:r w:rsidR="00463255">
        <w:t xml:space="preserve"> en los </w:t>
      </w:r>
      <w:proofErr w:type="spellStart"/>
      <w:r w:rsidR="00463255">
        <w:t>feeders</w:t>
      </w:r>
      <w:proofErr w:type="spellEnd"/>
      <w:r w:rsidR="00463255">
        <w:t xml:space="preserve"> y los haya intercambiado, por lo esto se detectará en la revisión del </w:t>
      </w:r>
      <w:proofErr w:type="spellStart"/>
      <w:r w:rsidR="00463255">
        <w:t>body</w:t>
      </w:r>
      <w:proofErr w:type="spellEnd"/>
      <w:r w:rsidR="00463255">
        <w:t>. Para configurarlo solo hay que ponerlo encima del componente y arrastrar con el ratón y modificar su tamaño. Automáticamente la máquina realizará dos fotos del componente y las guardará en su base de datos. Para luego comprobarlo. Una foto estará del derecho y otra del revés ya que no tiene polaridad. Sin embargo, si se quiere instalar un componente con polaridad solo se tendría que eliminar la foto que toma la máquina al revés.</w:t>
      </w:r>
    </w:p>
    <w:p w14:paraId="29570148" w14:textId="607C419C" w:rsidR="00463255" w:rsidRDefault="00463255" w:rsidP="00463255">
      <w:pPr>
        <w:ind w:firstLine="360"/>
      </w:pPr>
      <w:r w:rsidRPr="0096240F">
        <w:rPr>
          <w:highlight w:val="yellow"/>
        </w:rPr>
        <w:t xml:space="preserve">FIGURA </w:t>
      </w:r>
      <w:r>
        <w:rPr>
          <w:highlight w:val="yellow"/>
        </w:rPr>
        <w:t>3</w:t>
      </w:r>
      <w:r w:rsidR="004F3134">
        <w:rPr>
          <w:highlight w:val="yellow"/>
        </w:rPr>
        <w:t>2</w:t>
      </w:r>
      <w:r>
        <w:rPr>
          <w:highlight w:val="yellow"/>
        </w:rPr>
        <w:t xml:space="preserve"> BODY</w:t>
      </w:r>
    </w:p>
    <w:p w14:paraId="72AA9D2C" w14:textId="77777777" w:rsidR="00463255" w:rsidRDefault="00463255" w:rsidP="00463255">
      <w:pPr>
        <w:ind w:firstLine="360"/>
      </w:pPr>
    </w:p>
    <w:p w14:paraId="18E0B215" w14:textId="7DFAA8A3" w:rsidR="00865EA7" w:rsidRDefault="00463255" w:rsidP="004F3134">
      <w:pPr>
        <w:ind w:firstLine="360"/>
      </w:pPr>
      <w:r>
        <w:t xml:space="preserve">El segundo bloque que se tiene que calibrar es el encargado de comprobar el código o el color. El funcionamiento es muy parecido al del </w:t>
      </w:r>
      <w:proofErr w:type="spellStart"/>
      <w:r>
        <w:t>body</w:t>
      </w:r>
      <w:proofErr w:type="spellEnd"/>
      <w:r>
        <w:t>, ya que este es un cuadrado situado en mitad del componente que realiza dos fotos, igual que el bloque descrito anteriormente. Este detecta si es código, un texto, o si no hay nada, por lo que guarda el color.</w:t>
      </w:r>
      <w:r w:rsidR="00865EA7">
        <w:t xml:space="preserve"> Cuando revisa el color, este lo hace con unas tolerancias que se pueden aumentar o disminuir para ser más exhaustivos. Aunque no es aconsejable ser muy exhaustivos en este punto, ya que, si se obtienen componentes de diferentes casas, lo más probable es que varíe la tonalidad del componente.</w:t>
      </w:r>
    </w:p>
    <w:p w14:paraId="1424714D" w14:textId="1D3CF079" w:rsidR="004F3134" w:rsidRDefault="004F3134" w:rsidP="004F3134">
      <w:pPr>
        <w:ind w:firstLine="360"/>
      </w:pPr>
      <w:r w:rsidRPr="004F3134">
        <w:rPr>
          <w:highlight w:val="yellow"/>
        </w:rPr>
        <w:t>Figura 33. COLORES TONALIDAD</w:t>
      </w:r>
    </w:p>
    <w:p w14:paraId="29514125" w14:textId="028DA659" w:rsidR="00865EA7" w:rsidRDefault="001B027A" w:rsidP="003C45DB">
      <w:pPr>
        <w:ind w:firstLine="360"/>
      </w:pPr>
      <w:r>
        <w:t xml:space="preserve">El último bloque </w:t>
      </w:r>
      <w:proofErr w:type="spellStart"/>
      <w:r>
        <w:t>se</w:t>
      </w:r>
      <w:proofErr w:type="spellEnd"/>
      <w:r>
        <w:t xml:space="preserve"> que debe de configurar es el </w:t>
      </w:r>
      <w:r w:rsidR="003C45DB">
        <w:t xml:space="preserve">que comprueba la soldadura, este es el más importante ya que tiene que detectar si el componente ha soldado correctamente. A simple vista puede ser que em componente parezca que se haya soldado bien, pero puede que no sea real, puede ser que se hayan quedado burbujas de aire dentro de la soldadura, que a simple vista es imposible o muy difícil de detectar, y la máquina es capaz de detectarlo en milésimas de segundo. La configuración es complicada, ya que se basa en prueba y error, es muy práctico. Pero se ha agilizado la configuración partiendo de unos parámetros ya establecidos de serie en la librería, y creando lo que se llama una “Golden </w:t>
      </w:r>
      <w:proofErr w:type="spellStart"/>
      <w:r w:rsidR="003C45DB">
        <w:t>Sample</w:t>
      </w:r>
      <w:proofErr w:type="spellEnd"/>
      <w:r w:rsidR="003C45DB">
        <w:t xml:space="preserve">”. La Golden </w:t>
      </w:r>
      <w:proofErr w:type="spellStart"/>
      <w:r w:rsidR="003C45DB">
        <w:t>Sample</w:t>
      </w:r>
      <w:proofErr w:type="spellEnd"/>
      <w:r w:rsidR="003C45DB">
        <w:t xml:space="preserve">, es una placa que tiene cero errores y se ha modificado manualmente por un experto en calidad, para generar los posibles errores descritos por la IPC-A-610, </w:t>
      </w:r>
      <w:proofErr w:type="spellStart"/>
      <w:r w:rsidR="003C45DB">
        <w:t>Acceptability</w:t>
      </w:r>
      <w:proofErr w:type="spellEnd"/>
      <w:r w:rsidR="003C45DB">
        <w:t xml:space="preserve"> </w:t>
      </w:r>
      <w:proofErr w:type="spellStart"/>
      <w:r w:rsidR="003C45DB">
        <w:t>of</w:t>
      </w:r>
      <w:proofErr w:type="spellEnd"/>
      <w:r w:rsidR="003C45DB">
        <w:t xml:space="preserve"> Electronic </w:t>
      </w:r>
      <w:proofErr w:type="spellStart"/>
      <w:r w:rsidR="003C45DB">
        <w:t>Assemblies</w:t>
      </w:r>
      <w:proofErr w:type="spellEnd"/>
      <w:r w:rsidR="003C45DB">
        <w:t>. Una vez creada esta muestra, se configuran las tolerancias para que las piezas malas se detecten como defectuosas, esto se hace modificando el porcentaje de admisión en el histograma. Véase en la figura 3</w:t>
      </w:r>
      <w:r w:rsidR="004F3134">
        <w:t>4</w:t>
      </w:r>
      <w:r w:rsidR="003C45DB">
        <w:t>.</w:t>
      </w:r>
    </w:p>
    <w:p w14:paraId="25A4672F" w14:textId="003601F2" w:rsidR="003C45DB" w:rsidRDefault="003C45DB" w:rsidP="003D7BEF">
      <w:pPr>
        <w:ind w:firstLine="360"/>
        <w:jc w:val="center"/>
      </w:pPr>
      <w:r>
        <w:rPr>
          <w:noProof/>
        </w:rPr>
        <w:drawing>
          <wp:inline distT="0" distB="0" distL="0" distR="0" wp14:anchorId="3A7B2B48" wp14:editId="3F05D472">
            <wp:extent cx="2403602" cy="139762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1894" r="9466"/>
                    <a:stretch/>
                  </pic:blipFill>
                  <pic:spPr bwMode="auto">
                    <a:xfrm>
                      <a:off x="0" y="0"/>
                      <a:ext cx="2431244" cy="1413693"/>
                    </a:xfrm>
                    <a:prstGeom prst="rect">
                      <a:avLst/>
                    </a:prstGeom>
                    <a:noFill/>
                    <a:ln>
                      <a:noFill/>
                    </a:ln>
                    <a:extLst>
                      <a:ext uri="{53640926-AAD7-44D8-BBD7-CCE9431645EC}">
                        <a14:shadowObscured xmlns:a14="http://schemas.microsoft.com/office/drawing/2010/main"/>
                      </a:ext>
                    </a:extLst>
                  </pic:spPr>
                </pic:pic>
              </a:graphicData>
            </a:graphic>
          </wp:inline>
        </w:drawing>
      </w:r>
      <w:r w:rsidR="003D7BEF">
        <w:rPr>
          <w:noProof/>
        </w:rPr>
        <w:drawing>
          <wp:inline distT="0" distB="0" distL="0" distR="0" wp14:anchorId="05854FD9" wp14:editId="15660D47">
            <wp:extent cx="2293235" cy="14124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8648" r="6899"/>
                    <a:stretch/>
                  </pic:blipFill>
                  <pic:spPr bwMode="auto">
                    <a:xfrm>
                      <a:off x="0" y="0"/>
                      <a:ext cx="2320228" cy="1429114"/>
                    </a:xfrm>
                    <a:prstGeom prst="rect">
                      <a:avLst/>
                    </a:prstGeom>
                    <a:noFill/>
                    <a:ln>
                      <a:noFill/>
                    </a:ln>
                    <a:extLst>
                      <a:ext uri="{53640926-AAD7-44D8-BBD7-CCE9431645EC}">
                        <a14:shadowObscured xmlns:a14="http://schemas.microsoft.com/office/drawing/2010/main"/>
                      </a:ext>
                    </a:extLst>
                  </pic:spPr>
                </pic:pic>
              </a:graphicData>
            </a:graphic>
          </wp:inline>
        </w:drawing>
      </w:r>
    </w:p>
    <w:p w14:paraId="39113622" w14:textId="6D5305F1" w:rsidR="003C45DB" w:rsidRDefault="003D7BEF" w:rsidP="003D7BEF">
      <w:pPr>
        <w:pStyle w:val="Ttulo7"/>
        <w:jc w:val="center"/>
      </w:pPr>
      <w:r>
        <w:lastRenderedPageBreak/>
        <w:fldChar w:fldCharType="begin"/>
      </w:r>
      <w:r>
        <w:instrText xml:space="preserve"> TC  "</w:instrText>
      </w:r>
      <w:bookmarkStart w:id="79" w:name="_Toc114846340"/>
      <w:r>
        <w:instrText>Figura 3</w:instrText>
      </w:r>
      <w:r w:rsidR="004F3134">
        <w:instrText>4</w:instrText>
      </w:r>
      <w:r>
        <w:instrText xml:space="preserve">. Histograma </w:instrText>
      </w:r>
      <w:r w:rsidR="00F46CDC">
        <w:instrText>s</w:instrText>
      </w:r>
      <w:r>
        <w:instrText>oldadura</w:instrText>
      </w:r>
      <w:bookmarkEnd w:id="79"/>
      <w:r>
        <w:instrText xml:space="preserve">" \f i \l 1 </w:instrText>
      </w:r>
      <w:r>
        <w:fldChar w:fldCharType="end"/>
      </w:r>
      <w:r>
        <w:t>Figura 3</w:t>
      </w:r>
      <w:r w:rsidR="004F3134">
        <w:t>4</w:t>
      </w:r>
      <w:r>
        <w:t xml:space="preserve">a. Soldadura </w:t>
      </w:r>
      <w:r w:rsidR="00F46CDC">
        <w:t>v</w:t>
      </w:r>
      <w:r>
        <w:t>álida</w:t>
      </w:r>
      <w:r>
        <w:tab/>
      </w:r>
      <w:r>
        <w:tab/>
        <w:t>Figura 3</w:t>
      </w:r>
      <w:r w:rsidR="004F3134">
        <w:t>4</w:t>
      </w:r>
      <w:r>
        <w:t xml:space="preserve">b. Soldadura no </w:t>
      </w:r>
      <w:r w:rsidR="00F46CDC">
        <w:t>v</w:t>
      </w:r>
      <w:r>
        <w:t>álida</w:t>
      </w:r>
    </w:p>
    <w:p w14:paraId="5B85B11A" w14:textId="32E82CA8" w:rsidR="003D7BEF" w:rsidRDefault="003D7BEF">
      <w:r>
        <w:br w:type="page"/>
      </w:r>
    </w:p>
    <w:p w14:paraId="1005E653" w14:textId="4C5668B5" w:rsidR="003D7BEF" w:rsidRDefault="003D7BEF" w:rsidP="003D7BEF">
      <w:pPr>
        <w:ind w:firstLine="360"/>
      </w:pPr>
      <w:r>
        <w:lastRenderedPageBreak/>
        <w:t>Como se puede apreciar en la figura 3</w:t>
      </w:r>
      <w:r w:rsidR="004F3134">
        <w:t>4</w:t>
      </w:r>
      <w:r>
        <w:t xml:space="preserve">b, el color rojo es inexistente por lo que la soldadura es pobre, no </w:t>
      </w:r>
      <w:proofErr w:type="spellStart"/>
      <w:r>
        <w:t>esta</w:t>
      </w:r>
      <w:proofErr w:type="spellEnd"/>
      <w:r>
        <w:t xml:space="preserve"> bien soldado y puede ser que el componente ni este pegado en la placa, ya que el color azul indica que la soldadura </w:t>
      </w:r>
      <w:proofErr w:type="spellStart"/>
      <w:r>
        <w:t>a penas</w:t>
      </w:r>
      <w:proofErr w:type="spellEnd"/>
      <w:r>
        <w:t xml:space="preserve"> tiene menisco. En cambio, en la figura 3</w:t>
      </w:r>
      <w:r w:rsidR="004F3134">
        <w:t>4</w:t>
      </w:r>
      <w:r>
        <w:t xml:space="preserve">a, se puede observar todo lo contrario, puede verse que en el recuadro que revisa, </w:t>
      </w:r>
      <w:proofErr w:type="spellStart"/>
      <w:r>
        <w:t>esta</w:t>
      </w:r>
      <w:proofErr w:type="spellEnd"/>
      <w:r>
        <w:t xml:space="preserve"> casi rellenado del color rojo, por lo que si existe y se aprecia un menisco. Puede ver como lo vería la máquina a la hora de </w:t>
      </w:r>
      <w:proofErr w:type="spellStart"/>
      <w:r>
        <w:t>checkear</w:t>
      </w:r>
      <w:proofErr w:type="spellEnd"/>
      <w:r>
        <w:t xml:space="preserve"> la PCB, en la figura 3</w:t>
      </w:r>
      <w:r w:rsidR="004F3134">
        <w:t>5</w:t>
      </w:r>
      <w:r>
        <w:t>.</w:t>
      </w:r>
    </w:p>
    <w:p w14:paraId="699FDB86" w14:textId="77777777" w:rsidR="00560997" w:rsidRDefault="00560997" w:rsidP="003D7BEF">
      <w:pPr>
        <w:ind w:firstLine="360"/>
      </w:pPr>
    </w:p>
    <w:p w14:paraId="3148A3CA" w14:textId="231925D7" w:rsidR="003D7BEF" w:rsidRDefault="003D7BEF" w:rsidP="003D7BEF">
      <w:pPr>
        <w:jc w:val="center"/>
      </w:pPr>
      <w:r>
        <w:rPr>
          <w:noProof/>
        </w:rPr>
        <w:drawing>
          <wp:inline distT="0" distB="0" distL="0" distR="0" wp14:anchorId="25F32019" wp14:editId="1C632899">
            <wp:extent cx="5062654" cy="2321677"/>
            <wp:effectExtent l="0" t="0" r="508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86269" cy="2332507"/>
                    </a:xfrm>
                    <a:prstGeom prst="rect">
                      <a:avLst/>
                    </a:prstGeom>
                    <a:noFill/>
                    <a:ln>
                      <a:noFill/>
                    </a:ln>
                  </pic:spPr>
                </pic:pic>
              </a:graphicData>
            </a:graphic>
          </wp:inline>
        </w:drawing>
      </w:r>
    </w:p>
    <w:p w14:paraId="16CD5BAF" w14:textId="719DC94D" w:rsidR="003D7BEF" w:rsidRDefault="003D7BEF" w:rsidP="003D7BEF">
      <w:pPr>
        <w:pStyle w:val="Ttulo7"/>
        <w:jc w:val="center"/>
      </w:pPr>
      <w:r>
        <w:fldChar w:fldCharType="begin"/>
      </w:r>
      <w:r>
        <w:instrText xml:space="preserve"> TC  "</w:instrText>
      </w:r>
      <w:bookmarkStart w:id="80" w:name="_Toc114846341"/>
      <w:r>
        <w:instrText>Figura 3</w:instrText>
      </w:r>
      <w:r w:rsidR="004F3134">
        <w:instrText>5</w:instrText>
      </w:r>
      <w:r>
        <w:instrText>. Histograma Completo</w:instrText>
      </w:r>
      <w:bookmarkEnd w:id="80"/>
      <w:r>
        <w:instrText xml:space="preserve">" \f i \l 1 </w:instrText>
      </w:r>
      <w:r>
        <w:fldChar w:fldCharType="end"/>
      </w:r>
      <w:r>
        <w:t>Figura 3</w:t>
      </w:r>
      <w:r w:rsidR="004F3134">
        <w:t>5</w:t>
      </w:r>
      <w:r>
        <w:t>. Histograma Completo</w:t>
      </w:r>
    </w:p>
    <w:p w14:paraId="219CE95F" w14:textId="3177D62D" w:rsidR="003D7BEF" w:rsidRDefault="003D7BEF" w:rsidP="003D7BEF"/>
    <w:p w14:paraId="748AC57C" w14:textId="5BA5731A" w:rsidR="00597405" w:rsidRDefault="00597405" w:rsidP="00597405">
      <w:pPr>
        <w:ind w:firstLine="360"/>
      </w:pPr>
      <w:r>
        <w:t>Una vez terminada la tarea de ajustar las tolerancias y los porcentajes de colores, ya se ha terminado la tarea de programación de esta máquina.</w:t>
      </w:r>
    </w:p>
    <w:p w14:paraId="2AC3EC67" w14:textId="77777777" w:rsidR="00D406BB" w:rsidRDefault="00597405">
      <w:pPr>
        <w:sectPr w:rsidR="00D406BB" w:rsidSect="00D406BB">
          <w:footerReference w:type="default" r:id="rId43"/>
          <w:pgSz w:w="11906" w:h="16838"/>
          <w:pgMar w:top="1418" w:right="1701" w:bottom="1418" w:left="1701" w:header="709" w:footer="709" w:gutter="0"/>
          <w:pgNumType w:start="25"/>
          <w:cols w:space="708"/>
          <w:docGrid w:linePitch="360"/>
        </w:sectPr>
      </w:pPr>
      <w:r>
        <w:br w:type="page"/>
      </w:r>
    </w:p>
    <w:p w14:paraId="753D88D4" w14:textId="5DD7617D" w:rsidR="00597405" w:rsidRDefault="00597405"/>
    <w:p w14:paraId="1FAA199E" w14:textId="7686EBBA" w:rsidR="00786B5F" w:rsidRDefault="00D962CA" w:rsidP="00B03CF4">
      <w:pPr>
        <w:pStyle w:val="Ttulo1"/>
        <w:jc w:val="center"/>
        <w:rPr>
          <w:sz w:val="96"/>
          <w:szCs w:val="96"/>
        </w:rPr>
      </w:pPr>
      <w:r w:rsidRPr="00B03CF4">
        <w:rPr>
          <w:sz w:val="96"/>
          <w:szCs w:val="96"/>
        </w:rPr>
        <w:t>Capítulo 4. Puesta en Marcha</w:t>
      </w:r>
      <w:r w:rsidR="00B03CF4">
        <w:rPr>
          <w:sz w:val="96"/>
          <w:szCs w:val="96"/>
        </w:rPr>
        <w:fldChar w:fldCharType="begin"/>
      </w:r>
      <w:r w:rsidR="00B03CF4">
        <w:rPr>
          <w:sz w:val="96"/>
          <w:szCs w:val="96"/>
        </w:rPr>
        <w:instrText xml:space="preserve"> TC  "</w:instrText>
      </w:r>
      <w:bookmarkStart w:id="81" w:name="_Toc114593431"/>
      <w:r w:rsidR="00B03CF4">
        <w:rPr>
          <w:sz w:val="96"/>
          <w:szCs w:val="96"/>
        </w:rPr>
        <w:instrText>Capítulo 4. Puesta en Marcha</w:instrText>
      </w:r>
      <w:bookmarkEnd w:id="81"/>
      <w:r w:rsidR="00B03CF4">
        <w:rPr>
          <w:sz w:val="96"/>
          <w:szCs w:val="96"/>
        </w:rPr>
        <w:instrText xml:space="preserve">" \f c \l 1 </w:instrText>
      </w:r>
      <w:r w:rsidR="00B03CF4">
        <w:rPr>
          <w:sz w:val="96"/>
          <w:szCs w:val="96"/>
        </w:rPr>
        <w:fldChar w:fldCharType="end"/>
      </w:r>
    </w:p>
    <w:p w14:paraId="6F8C3CF6" w14:textId="720BAD9D" w:rsidR="00D406BB" w:rsidRDefault="00D406BB">
      <w:pPr>
        <w:rPr>
          <w:sz w:val="96"/>
          <w:szCs w:val="96"/>
        </w:rPr>
        <w:sectPr w:rsidR="00D406BB" w:rsidSect="006E1679">
          <w:footerReference w:type="default" r:id="rId44"/>
          <w:pgSz w:w="11906" w:h="16838"/>
          <w:pgMar w:top="1418" w:right="1701" w:bottom="1418" w:left="1701" w:header="709" w:footer="709" w:gutter="0"/>
          <w:pgNumType w:start="41"/>
          <w:cols w:space="708"/>
          <w:docGrid w:linePitch="360"/>
        </w:sectPr>
      </w:pPr>
    </w:p>
    <w:p w14:paraId="5A868AC7" w14:textId="07DEE276" w:rsidR="00786B5F" w:rsidRDefault="00786B5F">
      <w:r>
        <w:lastRenderedPageBreak/>
        <w:br w:type="page"/>
      </w:r>
    </w:p>
    <w:p w14:paraId="7736A8A4" w14:textId="20F97C9E" w:rsidR="00786B5F" w:rsidRDefault="00786B5F" w:rsidP="00AC677E">
      <w:pPr>
        <w:pStyle w:val="Ttulo2"/>
        <w:numPr>
          <w:ilvl w:val="0"/>
          <w:numId w:val="9"/>
        </w:numPr>
      </w:pPr>
      <w:r>
        <w:lastRenderedPageBreak/>
        <w:t>Puesta en March</w:t>
      </w:r>
      <w:r w:rsidR="00687229">
        <w:t>a</w:t>
      </w:r>
      <w:r>
        <w:fldChar w:fldCharType="begin"/>
      </w:r>
      <w:r>
        <w:instrText xml:space="preserve"> TC  "</w:instrText>
      </w:r>
      <w:bookmarkStart w:id="82" w:name="_Toc114593432"/>
      <w:r>
        <w:instrText>4.</w:instrText>
      </w:r>
      <w:r>
        <w:tab/>
        <w:instrText>Puesta en Marcha</w:instrText>
      </w:r>
      <w:bookmarkEnd w:id="82"/>
      <w:r>
        <w:instrText xml:space="preserve">" \f c \l 2 </w:instrText>
      </w:r>
      <w:r>
        <w:fldChar w:fldCharType="end"/>
      </w:r>
    </w:p>
    <w:p w14:paraId="0C144798" w14:textId="77022B53" w:rsidR="00786B5F" w:rsidRDefault="00786B5F" w:rsidP="00786B5F">
      <w:pPr>
        <w:ind w:firstLine="384"/>
      </w:pPr>
      <w:r>
        <w:t>En este capítulo se explicará los documentos y pasos a seguir para poder empezar con la producción. Una vez terminados los ajustes de programación y se hayan realizado pruebas, se hayan hecho ya PCB, y se pueda observar buenos resultados, se puede empezar con la producción. Pero antes de empezar la producción se necesitan crear documentos para la validación de la línea.</w:t>
      </w:r>
    </w:p>
    <w:p w14:paraId="294513ED" w14:textId="14399042" w:rsidR="00786B5F" w:rsidRDefault="00786B5F" w:rsidP="00786B5F">
      <w:pPr>
        <w:ind w:firstLine="384"/>
      </w:pPr>
      <w:r>
        <w:t xml:space="preserve">Se hablará de como se ha creado el documento de la Golden </w:t>
      </w:r>
      <w:proofErr w:type="spellStart"/>
      <w:r>
        <w:t>Sample</w:t>
      </w:r>
      <w:proofErr w:type="spellEnd"/>
      <w:r w:rsidR="0094320C">
        <w:t>. A</w:t>
      </w:r>
      <w:r>
        <w:t xml:space="preserve"> continuación, se hablará de las instrucciones de trabajo, llamado </w:t>
      </w:r>
      <w:proofErr w:type="spellStart"/>
      <w:r>
        <w:t>Working</w:t>
      </w:r>
      <w:proofErr w:type="spellEnd"/>
      <w:r>
        <w:t xml:space="preserve"> </w:t>
      </w:r>
      <w:proofErr w:type="spellStart"/>
      <w:r>
        <w:t>Instruction</w:t>
      </w:r>
      <w:proofErr w:type="spellEnd"/>
      <w:r w:rsidR="0094320C">
        <w:t>.</w:t>
      </w:r>
      <w:r>
        <w:t xml:space="preserve"> </w:t>
      </w:r>
      <w:r w:rsidR="0094320C">
        <w:t>También, s</w:t>
      </w:r>
      <w:r>
        <w:t xml:space="preserve">e tiene que redactar un documento que hable sobre las cosas que hay que </w:t>
      </w:r>
      <w:proofErr w:type="spellStart"/>
      <w:r>
        <w:t>checkear</w:t>
      </w:r>
      <w:proofErr w:type="spellEnd"/>
      <w:r>
        <w:t xml:space="preserve"> antes de cada turno, esto se comprueba en la </w:t>
      </w:r>
      <w:proofErr w:type="spellStart"/>
      <w:r>
        <w:t>Start</w:t>
      </w:r>
      <w:proofErr w:type="spellEnd"/>
      <w:r>
        <w:t xml:space="preserve"> Up </w:t>
      </w:r>
      <w:proofErr w:type="spellStart"/>
      <w:r>
        <w:t>Check</w:t>
      </w:r>
      <w:proofErr w:type="spellEnd"/>
      <w:r>
        <w:t xml:space="preserve"> </w:t>
      </w:r>
      <w:proofErr w:type="spellStart"/>
      <w:r>
        <w:t>List</w:t>
      </w:r>
      <w:proofErr w:type="spellEnd"/>
      <w:r w:rsidR="0094320C">
        <w:t>. A esto le sigue un documento llamado Flow Chart, este documento recoge el fujo que debe de seguir la producción.</w:t>
      </w:r>
      <w:r w:rsidR="00687229" w:rsidRPr="00687229">
        <w:rPr>
          <w:rFonts w:ascii="Calibri" w:hAnsi="Calibri" w:cs="Calibri"/>
          <w:color w:val="000000"/>
          <w:shd w:val="clear" w:color="auto" w:fill="FFFFFF"/>
        </w:rPr>
        <w:t xml:space="preserve"> </w:t>
      </w:r>
      <w:r w:rsidR="00687229">
        <w:rPr>
          <w:rFonts w:ascii="Calibri" w:hAnsi="Calibri" w:cs="Calibri"/>
          <w:color w:val="000000"/>
          <w:shd w:val="clear" w:color="auto" w:fill="FFFFFF"/>
        </w:rPr>
        <w:t>Otro documento necesario para la validación es el "</w:t>
      </w:r>
      <w:proofErr w:type="spellStart"/>
      <w:r w:rsidR="00687229">
        <w:rPr>
          <w:rFonts w:ascii="Calibri" w:hAnsi="Calibri" w:cs="Calibri"/>
          <w:color w:val="000000"/>
          <w:shd w:val="clear" w:color="auto" w:fill="FFFFFF"/>
        </w:rPr>
        <w:t>Process</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Failur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Mode</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Effect</w:t>
      </w:r>
      <w:proofErr w:type="spellEnd"/>
      <w:r w:rsidR="00687229">
        <w:rPr>
          <w:rFonts w:ascii="Calibri" w:hAnsi="Calibri" w:cs="Calibri"/>
          <w:color w:val="000000"/>
          <w:shd w:val="clear" w:color="auto" w:fill="FFFFFF"/>
        </w:rPr>
        <w:t xml:space="preserve"> </w:t>
      </w:r>
      <w:proofErr w:type="spellStart"/>
      <w:r w:rsidR="00687229">
        <w:rPr>
          <w:rFonts w:ascii="Calibri" w:hAnsi="Calibri" w:cs="Calibri"/>
          <w:color w:val="000000"/>
          <w:shd w:val="clear" w:color="auto" w:fill="FFFFFF"/>
        </w:rPr>
        <w:t>Analysis</w:t>
      </w:r>
      <w:proofErr w:type="spellEnd"/>
      <w:r w:rsidR="00687229">
        <w:rPr>
          <w:rFonts w:ascii="Calibri" w:hAnsi="Calibri" w:cs="Calibri"/>
          <w:color w:val="000000"/>
          <w:shd w:val="clear" w:color="auto" w:fill="FFFFFF"/>
        </w:rPr>
        <w:t>" (conocido por su acrónimo PFMA)</w:t>
      </w:r>
      <w:r w:rsidR="00687229">
        <w:rPr>
          <w:rFonts w:ascii="Calibri" w:hAnsi="Calibri" w:cs="Calibri"/>
          <w:b/>
          <w:bCs/>
          <w:color w:val="000000"/>
          <w:shd w:val="clear" w:color="auto" w:fill="FFFFFF"/>
        </w:rPr>
        <w:t> [2]</w:t>
      </w:r>
      <w:r w:rsidR="0094320C">
        <w:t>, en este documento se reúnen todos los fallos y soluciones que pueden surgir a la hora de la producción.</w:t>
      </w:r>
    </w:p>
    <w:p w14:paraId="0AD8F307" w14:textId="2A701FBC" w:rsidR="0094320C" w:rsidRDefault="0094320C" w:rsidP="00786B5F">
      <w:pPr>
        <w:ind w:firstLine="384"/>
      </w:pPr>
      <w:r>
        <w:t>Los últimos dos documentos son el Control Plan que es un registro que tiene que hacer el operario de fallos o problemas que ha tenido el a la hora de producir. Y por último, el documento general de validación, donde se recogen especificaciones necesarias de la línea para la validación de esta.</w:t>
      </w:r>
    </w:p>
    <w:p w14:paraId="366B48B9" w14:textId="4CD1A684" w:rsidR="008A044A" w:rsidRDefault="008A044A" w:rsidP="00786B5F">
      <w:pPr>
        <w:ind w:firstLine="384"/>
      </w:pPr>
    </w:p>
    <w:p w14:paraId="1B81925E" w14:textId="068456F1" w:rsidR="008A044A" w:rsidRDefault="008A044A" w:rsidP="00AC677E">
      <w:pPr>
        <w:pStyle w:val="Ttulo3"/>
        <w:numPr>
          <w:ilvl w:val="1"/>
          <w:numId w:val="9"/>
        </w:numPr>
      </w:pPr>
      <w:r>
        <w:t xml:space="preserve">Golden </w:t>
      </w:r>
      <w:proofErr w:type="spellStart"/>
      <w:r>
        <w:t>Sample</w:t>
      </w:r>
      <w:proofErr w:type="spellEnd"/>
      <w:r w:rsidR="0025603C">
        <w:fldChar w:fldCharType="begin"/>
      </w:r>
      <w:r w:rsidR="0025603C">
        <w:instrText xml:space="preserve"> TC  "</w:instrText>
      </w:r>
      <w:bookmarkStart w:id="83" w:name="_Toc114593433"/>
      <w:r w:rsidR="0025603C">
        <w:instrText>4.1.</w:instrText>
      </w:r>
      <w:r w:rsidR="0025603C">
        <w:tab/>
        <w:instrText xml:space="preserve">Golden </w:instrText>
      </w:r>
      <w:proofErr w:type="spellStart"/>
      <w:r w:rsidR="0025603C">
        <w:instrText>Sample</w:instrText>
      </w:r>
      <w:bookmarkEnd w:id="83"/>
      <w:proofErr w:type="spellEnd"/>
      <w:r w:rsidR="0025603C">
        <w:instrText xml:space="preserve">" \f c \l 3 </w:instrText>
      </w:r>
      <w:r w:rsidR="0025603C">
        <w:fldChar w:fldCharType="end"/>
      </w:r>
    </w:p>
    <w:p w14:paraId="4608EBA3" w14:textId="37A7A943" w:rsidR="008A044A" w:rsidRDefault="008A044A" w:rsidP="008A044A">
      <w:pPr>
        <w:ind w:firstLine="360"/>
      </w:pPr>
      <w:r>
        <w:t xml:space="preserve">La Golden </w:t>
      </w:r>
      <w:proofErr w:type="spellStart"/>
      <w:r>
        <w:t>Sample</w:t>
      </w:r>
      <w:proofErr w:type="spellEnd"/>
      <w:r>
        <w:t xml:space="preserve"> es un documento que especifica los errores que se van a detectar por la AOI. En realidad, la Golden </w:t>
      </w:r>
      <w:proofErr w:type="spellStart"/>
      <w:r>
        <w:t>Sample</w:t>
      </w:r>
      <w:proofErr w:type="spellEnd"/>
      <w:r>
        <w:t xml:space="preserve"> es una muestra de producción que cumple con las expectativas, por lo que en el caso de la empresa </w:t>
      </w:r>
      <w:proofErr w:type="spellStart"/>
      <w:r>
        <w:t>Premo</w:t>
      </w:r>
      <w:proofErr w:type="spellEnd"/>
      <w:r>
        <w:t xml:space="preserve">. La Golden </w:t>
      </w:r>
      <w:proofErr w:type="spellStart"/>
      <w:r>
        <w:t>Sample</w:t>
      </w:r>
      <w:proofErr w:type="spellEnd"/>
      <w:r>
        <w:t xml:space="preserve"> se crea para cumplir con las expectativas de la AOI, y saber que podrá detectar todos los fallos que indica la normativa IPC-A-610, </w:t>
      </w:r>
      <w:proofErr w:type="spellStart"/>
      <w:r>
        <w:t>Acceptability</w:t>
      </w:r>
      <w:proofErr w:type="spellEnd"/>
      <w:r>
        <w:t xml:space="preserve"> </w:t>
      </w:r>
      <w:proofErr w:type="spellStart"/>
      <w:r>
        <w:t>of</w:t>
      </w:r>
      <w:proofErr w:type="spellEnd"/>
      <w:r>
        <w:t xml:space="preserve"> Electronic </w:t>
      </w:r>
      <w:proofErr w:type="spellStart"/>
      <w:r>
        <w:t>Assemblies</w:t>
      </w:r>
      <w:proofErr w:type="spellEnd"/>
      <w:r>
        <w:t>. Esto asegura la calidad de inspección y también asegura la detección de todos los fallos que pueda tener una PCB en la producción.</w:t>
      </w:r>
      <w:r w:rsidR="0025603C">
        <w:t xml:space="preserve"> </w:t>
      </w:r>
      <w:r w:rsidR="00C37FD4">
        <w:fldChar w:fldCharType="begin"/>
      </w:r>
      <w:r w:rsidR="00C37FD4">
        <w:instrText xml:space="preserve"> ADDIN ZOTERO_ITEM CSL_CITATION {"citationID":"b92tLvlv","properties":{"formattedCitation":"({\\i{}3 Reasons Why You Need a Golden Sample | SEACOMP}, s.\\uc0\\u160{}f.)","plainCitation":"(3 Reasons Why You Need a Golden Sample | SEACOMP, s. f.)","noteIndex":0},"citationItems":[{"id":4,"uris":["http://zotero.org/users/8067627/items/GVESF2YJ"],"uri":["http://zotero.org/users/8067627/items/GVESF2YJ"],"itemData":{"id":4,"type":"webpage","title":"3 Reasons Why You Need a Golden Sample | SEACOMP","URL":"https://www.seacomp.com/resources/why-you-need-a-golden-sample","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3 Reasons Why You Need a Golden Sample | SEACOMP</w:t>
      </w:r>
      <w:r w:rsidR="00C37FD4" w:rsidRPr="00C37FD4">
        <w:rPr>
          <w:rFonts w:ascii="Calibri" w:hAnsi="Calibri" w:cs="Calibri"/>
          <w:szCs w:val="24"/>
        </w:rPr>
        <w:t>, s. f.)</w:t>
      </w:r>
      <w:r w:rsidR="00C37FD4">
        <w:fldChar w:fldCharType="end"/>
      </w:r>
    </w:p>
    <w:p w14:paraId="4B34CB6F" w14:textId="3CC510EE" w:rsidR="008A044A" w:rsidRDefault="008A044A" w:rsidP="008A044A">
      <w:pPr>
        <w:ind w:firstLine="360"/>
      </w:pPr>
      <w:r>
        <w:t xml:space="preserve">Tras hacer esta Golden </w:t>
      </w:r>
      <w:proofErr w:type="spellStart"/>
      <w:r>
        <w:t>Sample</w:t>
      </w:r>
      <w:proofErr w:type="spellEnd"/>
      <w:r>
        <w:t xml:space="preserve">, puede ver esta PCB en la </w:t>
      </w:r>
      <w:r w:rsidRPr="00565479">
        <w:rPr>
          <w:highlight w:val="yellow"/>
        </w:rPr>
        <w:t>figura 3</w:t>
      </w:r>
      <w:r w:rsidR="004F3134" w:rsidRPr="00565479">
        <w:rPr>
          <w:highlight w:val="yellow"/>
        </w:rPr>
        <w:t>6</w:t>
      </w:r>
      <w:r w:rsidRPr="00565479">
        <w:rPr>
          <w:highlight w:val="yellow"/>
        </w:rPr>
        <w:t>,</w:t>
      </w:r>
      <w:r>
        <w:t xml:space="preserve"> se redacta un informe explicando donde se encuentra cada fallo, a través de unas coordenadas en XY. En el informe se puede encontrar diferentes fallos y justo al lado se </w:t>
      </w:r>
      <w:r w:rsidR="0025603C">
        <w:t>muestra la información del componente, si es resistencia o condensador y sus respectivas coordenadas. Estas coordenadas vienen descritas en unidades. Es decir, no se muestran en centímetros o milímetros, sino en el número de PCB. Puede ver este documento en el Anexo I.</w:t>
      </w:r>
    </w:p>
    <w:p w14:paraId="42A172A5" w14:textId="1E080E21" w:rsidR="008A044A" w:rsidRDefault="008A044A" w:rsidP="008A044A"/>
    <w:p w14:paraId="3612D2C5" w14:textId="141897C9" w:rsidR="0025603C" w:rsidRDefault="0025603C" w:rsidP="00AC677E">
      <w:pPr>
        <w:pStyle w:val="Ttulo3"/>
        <w:numPr>
          <w:ilvl w:val="1"/>
          <w:numId w:val="9"/>
        </w:numPr>
      </w:pPr>
      <w:proofErr w:type="spellStart"/>
      <w:r>
        <w:t>Working</w:t>
      </w:r>
      <w:proofErr w:type="spellEnd"/>
      <w:r>
        <w:t xml:space="preserve"> </w:t>
      </w:r>
      <w:proofErr w:type="spellStart"/>
      <w:r>
        <w:t>Instruction</w:t>
      </w:r>
      <w:proofErr w:type="spellEnd"/>
      <w:r>
        <w:fldChar w:fldCharType="begin"/>
      </w:r>
      <w:r>
        <w:instrText xml:space="preserve"> TC  "</w:instrText>
      </w:r>
      <w:bookmarkStart w:id="84" w:name="_Toc114593434"/>
      <w:r>
        <w:instrText>4.2.</w:instrText>
      </w:r>
      <w:r>
        <w:tab/>
      </w:r>
      <w:proofErr w:type="spellStart"/>
      <w:r>
        <w:instrText>Working</w:instrText>
      </w:r>
      <w:proofErr w:type="spellEnd"/>
      <w:r>
        <w:instrText xml:space="preserve"> </w:instrText>
      </w:r>
      <w:proofErr w:type="spellStart"/>
      <w:r>
        <w:instrText>Instruction</w:instrText>
      </w:r>
      <w:bookmarkEnd w:id="84"/>
      <w:proofErr w:type="spellEnd"/>
      <w:r>
        <w:instrText xml:space="preserve">" \f c \l 3 </w:instrText>
      </w:r>
      <w:r>
        <w:fldChar w:fldCharType="end"/>
      </w:r>
    </w:p>
    <w:p w14:paraId="0E83C7CC" w14:textId="55861F98" w:rsidR="0025603C" w:rsidRDefault="0025603C" w:rsidP="008203C7">
      <w:pPr>
        <w:ind w:firstLine="360"/>
      </w:pPr>
      <w:r>
        <w:t xml:space="preserve">La </w:t>
      </w:r>
      <w:proofErr w:type="spellStart"/>
      <w:r>
        <w:t>working</w:t>
      </w:r>
      <w:proofErr w:type="spellEnd"/>
      <w:r>
        <w:t xml:space="preserve"> </w:t>
      </w:r>
      <w:proofErr w:type="spellStart"/>
      <w:r>
        <w:t>Instruction</w:t>
      </w:r>
      <w:proofErr w:type="spellEnd"/>
      <w:r>
        <w:t xml:space="preserve"> o en español Instrucciones de Trabajo, es un documento necesario para la validación de la línea. Ya que, este documento explica los pasos a seguir p</w:t>
      </w:r>
      <w:r w:rsidR="008203C7">
        <w:t>or el operario para trabajar con las máquinas. En este documento no se habla de programación ni de calibración, solo de los pasos que debe de seguir para fabricar una PCB.</w:t>
      </w:r>
    </w:p>
    <w:p w14:paraId="1576E02A" w14:textId="27AC8900" w:rsidR="008203C7" w:rsidRDefault="008203C7" w:rsidP="008203C7">
      <w:pPr>
        <w:ind w:firstLine="360"/>
      </w:pPr>
      <w:r>
        <w:t>Este documento, puede sufrir cambios si se modifican parámetros o programas dentro de la línea, por lo que pueden surgir varias ediciones. Se va a mostrar la primera edición, que se puede comprobar en el Anexo II.</w:t>
      </w:r>
    </w:p>
    <w:p w14:paraId="21109B52" w14:textId="4DC1E4CB" w:rsidR="00983139" w:rsidRDefault="00983139" w:rsidP="008203C7">
      <w:pPr>
        <w:ind w:firstLine="360"/>
      </w:pPr>
      <w:r>
        <w:lastRenderedPageBreak/>
        <w:t>Se puede observar en el documento, que las instrucciones vienen en pasos muy detallados y con imágenes ilustrativas, por lo que lo hace fácil de entender. Esto es lo que se busca principalmente, unas instrucciones fáciles de entender y que expliquen los pasos a seguir de forma detallada, para que el operario pueda comprobarla y consultarla sin tener ninguna duda o problemas.</w:t>
      </w:r>
    </w:p>
    <w:p w14:paraId="07727A1D" w14:textId="418A780A" w:rsidR="00983139" w:rsidRDefault="00983139" w:rsidP="008203C7">
      <w:pPr>
        <w:ind w:firstLine="360"/>
      </w:pPr>
    </w:p>
    <w:p w14:paraId="782BDE5D" w14:textId="4EBFDBDC" w:rsidR="00FC4DB1" w:rsidRDefault="00FC4DB1" w:rsidP="00AC677E">
      <w:pPr>
        <w:pStyle w:val="Ttulo3"/>
        <w:numPr>
          <w:ilvl w:val="1"/>
          <w:numId w:val="9"/>
        </w:numPr>
      </w:pPr>
      <w:proofErr w:type="spellStart"/>
      <w:r>
        <w:t>Star</w:t>
      </w:r>
      <w:proofErr w:type="spellEnd"/>
      <w:r>
        <w:t xml:space="preserve"> Up </w:t>
      </w:r>
      <w:proofErr w:type="spellStart"/>
      <w:r>
        <w:t>Check</w:t>
      </w:r>
      <w:proofErr w:type="spellEnd"/>
      <w:r>
        <w:t xml:space="preserve"> </w:t>
      </w:r>
      <w:proofErr w:type="spellStart"/>
      <w:r>
        <w:t>List</w:t>
      </w:r>
      <w:proofErr w:type="spellEnd"/>
      <w:r w:rsidR="00A14B9D">
        <w:fldChar w:fldCharType="begin"/>
      </w:r>
      <w:r w:rsidR="00A14B9D">
        <w:instrText xml:space="preserve"> TC  "</w:instrText>
      </w:r>
      <w:bookmarkStart w:id="85" w:name="_Toc114593435"/>
      <w:r w:rsidR="00A14B9D">
        <w:instrText>4.3.</w:instrText>
      </w:r>
      <w:r w:rsidR="00A14B9D">
        <w:tab/>
      </w:r>
      <w:proofErr w:type="spellStart"/>
      <w:r w:rsidR="00A14B9D">
        <w:instrText>Star</w:instrText>
      </w:r>
      <w:proofErr w:type="spellEnd"/>
      <w:r w:rsidR="00A14B9D">
        <w:instrText xml:space="preserve"> Up </w:instrText>
      </w:r>
      <w:proofErr w:type="spellStart"/>
      <w:r w:rsidR="00A14B9D">
        <w:instrText>Check</w:instrText>
      </w:r>
      <w:proofErr w:type="spellEnd"/>
      <w:r w:rsidR="00A14B9D">
        <w:instrText xml:space="preserve"> </w:instrText>
      </w:r>
      <w:proofErr w:type="spellStart"/>
      <w:r w:rsidR="00A14B9D">
        <w:instrText>List</w:instrText>
      </w:r>
      <w:bookmarkEnd w:id="85"/>
      <w:proofErr w:type="spellEnd"/>
      <w:r w:rsidR="00A14B9D">
        <w:instrText xml:space="preserve">" \f c \l 3 </w:instrText>
      </w:r>
      <w:r w:rsidR="00A14B9D">
        <w:fldChar w:fldCharType="end"/>
      </w:r>
    </w:p>
    <w:p w14:paraId="31FCAD8B" w14:textId="3162639C" w:rsidR="00FC4DB1" w:rsidRDefault="00FC4DB1" w:rsidP="00FC4DB1">
      <w:pPr>
        <w:ind w:firstLine="360"/>
      </w:pPr>
      <w:r>
        <w:t>Este documento, es parecido a las instrucciones de trabajo, explicadas en el apartado 4.2. Este documento muestra las cosas que tienen que comprobar el operario antes de empezar el turno, producción.</w:t>
      </w:r>
    </w:p>
    <w:p w14:paraId="0AC0D22F" w14:textId="3A4DE098" w:rsidR="00FC4DB1" w:rsidRDefault="00FC4DB1" w:rsidP="00FC4DB1">
      <w:pPr>
        <w:ind w:firstLine="360"/>
      </w:pPr>
      <w:r>
        <w:t xml:space="preserve">En este documento se encuentran detallados los pasos previos, y las comprobaciones necesarias antes de iniciar la producción. Se busca que el documento sea fácil de entender, y que sea ilustrativo con imágenes. </w:t>
      </w:r>
    </w:p>
    <w:p w14:paraId="0815A445" w14:textId="03514D6C" w:rsidR="00FC4DB1" w:rsidRDefault="00FC4DB1" w:rsidP="00FC4DB1">
      <w:pPr>
        <w:ind w:firstLine="360"/>
      </w:pPr>
      <w:r>
        <w:t xml:space="preserve">En este documento se especifican parámetros como la distancia que tiene que a ver entre railes de la Pick and Place. Otro ejemplo, comprobar que el </w:t>
      </w:r>
      <w:proofErr w:type="spellStart"/>
      <w:r>
        <w:t>stencil</w:t>
      </w:r>
      <w:proofErr w:type="spellEnd"/>
      <w:r>
        <w:t xml:space="preserve"> sea el correcto y este bien calibrado, ya que hay varias PCB en producción y tienen distintos </w:t>
      </w:r>
      <w:proofErr w:type="spellStart"/>
      <w:r>
        <w:t>stencils</w:t>
      </w:r>
      <w:proofErr w:type="spellEnd"/>
      <w:r>
        <w:t>. Hay más comprobaciones específicas de cada máquina que se deben de hacer antes de iniciar la producción, puede comprobar el documento en el Anexo III.</w:t>
      </w:r>
    </w:p>
    <w:p w14:paraId="6113DC75" w14:textId="51FD657F" w:rsidR="00FC4DB1" w:rsidRDefault="00FC4DB1" w:rsidP="00FC4DB1"/>
    <w:p w14:paraId="012BA6B0" w14:textId="63347D82" w:rsidR="00FC4DB1" w:rsidRDefault="00A14B9D" w:rsidP="00AC677E">
      <w:pPr>
        <w:pStyle w:val="Ttulo3"/>
        <w:numPr>
          <w:ilvl w:val="1"/>
          <w:numId w:val="9"/>
        </w:numPr>
      </w:pPr>
      <w:r>
        <w:t>Flow Chart</w:t>
      </w:r>
      <w:r>
        <w:fldChar w:fldCharType="begin"/>
      </w:r>
      <w:r>
        <w:instrText xml:space="preserve"> TC  "</w:instrText>
      </w:r>
      <w:bookmarkStart w:id="86" w:name="_Toc114593436"/>
      <w:r>
        <w:instrText>4.4.</w:instrText>
      </w:r>
      <w:r>
        <w:tab/>
        <w:instrText>Flow Chart</w:instrText>
      </w:r>
      <w:bookmarkEnd w:id="86"/>
      <w:r>
        <w:instrText xml:space="preserve">" \f c \l 3 </w:instrText>
      </w:r>
      <w:r>
        <w:fldChar w:fldCharType="end"/>
      </w:r>
    </w:p>
    <w:p w14:paraId="6FBFBE36" w14:textId="38B69AAC" w:rsidR="00DA349B" w:rsidRDefault="00DA349B" w:rsidP="00DA349B">
      <w:pPr>
        <w:ind w:firstLine="360"/>
      </w:pPr>
      <w:r>
        <w:t>Este documento conocido en español como diagrama de flujo, recoge el flujo que debe de seguir la producción desde que entra la materia prima en el almacén hasta que se envía la PCB ya montada.</w:t>
      </w:r>
    </w:p>
    <w:p w14:paraId="50588DC1" w14:textId="6F60BD60" w:rsidR="00DA349B" w:rsidRDefault="00DA349B" w:rsidP="00DA349B">
      <w:pPr>
        <w:ind w:firstLine="360"/>
      </w:pPr>
      <w:r>
        <w:t xml:space="preserve">Este documento también es conocido como </w:t>
      </w:r>
      <w:proofErr w:type="spellStart"/>
      <w:r>
        <w:t>process</w:t>
      </w:r>
      <w:proofErr w:type="spellEnd"/>
      <w:r>
        <w:t xml:space="preserve"> </w:t>
      </w:r>
      <w:proofErr w:type="spellStart"/>
      <w:r>
        <w:t>flowchart</w:t>
      </w:r>
      <w:proofErr w:type="spellEnd"/>
      <w:r>
        <w:t xml:space="preserve"> o </w:t>
      </w:r>
      <w:proofErr w:type="spellStart"/>
      <w:r>
        <w:t>process</w:t>
      </w:r>
      <w:proofErr w:type="spellEnd"/>
      <w:r>
        <w:t xml:space="preserve"> </w:t>
      </w:r>
      <w:proofErr w:type="spellStart"/>
      <w:r>
        <w:t>flow</w:t>
      </w:r>
      <w:proofErr w:type="spellEnd"/>
      <w:r>
        <w:t xml:space="preserve"> </w:t>
      </w:r>
      <w:proofErr w:type="spellStart"/>
      <w:r>
        <w:t>diagram</w:t>
      </w:r>
      <w:proofErr w:type="spellEnd"/>
      <w:r>
        <w:t xml:space="preserve">. En este documento se exponen los pasos a seguir para la fabricación de una PCB, de una forma general, es decir, no entra en detalle como en el documento 4.2. </w:t>
      </w:r>
      <w:proofErr w:type="spellStart"/>
      <w:r>
        <w:t>Working</w:t>
      </w:r>
      <w:proofErr w:type="spellEnd"/>
      <w:r>
        <w:t xml:space="preserve"> </w:t>
      </w:r>
      <w:proofErr w:type="spellStart"/>
      <w:r>
        <w:t>instruction</w:t>
      </w:r>
      <w:proofErr w:type="spellEnd"/>
      <w:r>
        <w:t>.</w:t>
      </w:r>
    </w:p>
    <w:p w14:paraId="6D4DF393" w14:textId="71EBD9F6" w:rsidR="00DA349B" w:rsidRDefault="00DA349B" w:rsidP="00DA349B">
      <w:pPr>
        <w:ind w:firstLine="360"/>
      </w:pPr>
      <w:r>
        <w:t xml:space="preserve">Este documento tiene la intención de enseñar como se realiza el proceso de fabricación de una PCB, de cara a la validación de la línea, de una auditoría. Otra función que desempeña es el estudio de mejoras en el proceso, ya que el Flow chart recoge las partes del proceso, pudiéndose ver partes del proceso que podrían mejorar. </w:t>
      </w:r>
      <w:r w:rsidR="00602998">
        <w:t>Véase el documento en el Anexo IV.</w:t>
      </w:r>
    </w:p>
    <w:p w14:paraId="6867ABF4" w14:textId="501659EA" w:rsidR="00DA349B" w:rsidRDefault="00DA349B" w:rsidP="00ED64AE">
      <w:pPr>
        <w:ind w:firstLine="360"/>
      </w:pPr>
      <w:r>
        <w:t xml:space="preserve">En resumen, este documento es necesario para documentar el proceso de fabricación y los pasos que sigue, desde que llega la materia prima hasta que se exporta. </w:t>
      </w:r>
      <w:r w:rsidR="00C37FD4">
        <w:fldChar w:fldCharType="begin"/>
      </w:r>
      <w:r w:rsidR="00C37FD4">
        <w:instrText xml:space="preserve"> ADDIN ZOTERO_ITEM CSL_CITATION {"citationID":"TA02Og16","properties":{"formattedCitation":"({\\i{}What is a Flowchart? Process Flow Diagrams &amp; Maps | ASQ}, s.\\uc0\\u160{}f.)","plainCitation":"(What is a Flowchart? Process Flow Diagrams &amp; Maps | ASQ, s. f.)","noteIndex":0},"citationItems":[{"id":6,"uris":["http://zotero.org/users/8067627/items/5IH4TQEK"],"uri":["http://zotero.org/users/8067627/items/5IH4TQEK"],"itemData":{"id":6,"type":"webpage","title":"What is a Flowchart? Process Flow Diagrams &amp; Maps | ASQ","URL":"https://asq.org/quality-resources/flowchart","accessed":{"date-parts":[["2021",5,30]]}}}],"schema":"https://github.com/citation-style-language/schema/raw/master/csl-citation.json"} </w:instrText>
      </w:r>
      <w:r w:rsidR="00C37FD4">
        <w:fldChar w:fldCharType="separate"/>
      </w:r>
      <w:r w:rsidR="00C37FD4" w:rsidRPr="00C37FD4">
        <w:rPr>
          <w:rFonts w:ascii="Calibri" w:hAnsi="Calibri" w:cs="Calibri"/>
          <w:szCs w:val="24"/>
        </w:rPr>
        <w:t>(</w:t>
      </w:r>
      <w:r w:rsidR="00C37FD4" w:rsidRPr="00C37FD4">
        <w:rPr>
          <w:rFonts w:ascii="Calibri" w:hAnsi="Calibri" w:cs="Calibri"/>
          <w:i/>
          <w:iCs/>
          <w:szCs w:val="24"/>
        </w:rPr>
        <w:t>What is a Flowchart? Process Flow Diagrams &amp; Maps | ASQ</w:t>
      </w:r>
      <w:r w:rsidR="00C37FD4" w:rsidRPr="00C37FD4">
        <w:rPr>
          <w:rFonts w:ascii="Calibri" w:hAnsi="Calibri" w:cs="Calibri"/>
          <w:szCs w:val="24"/>
        </w:rPr>
        <w:t>, s. f.)</w:t>
      </w:r>
      <w:r w:rsidR="00C37FD4">
        <w:fldChar w:fldCharType="end"/>
      </w:r>
    </w:p>
    <w:p w14:paraId="3B71D0C8" w14:textId="081EDFA9" w:rsidR="00DA349B" w:rsidRDefault="00DA349B" w:rsidP="00DA349B"/>
    <w:p w14:paraId="237701B5" w14:textId="36627E47" w:rsidR="00DA349B" w:rsidRDefault="008A6EDB" w:rsidP="00AC677E">
      <w:pPr>
        <w:pStyle w:val="Ttulo3"/>
        <w:numPr>
          <w:ilvl w:val="1"/>
          <w:numId w:val="9"/>
        </w:numPr>
      </w:pPr>
      <w:r>
        <w:t>PFMA</w:t>
      </w:r>
      <w:r>
        <w:fldChar w:fldCharType="begin"/>
      </w:r>
      <w:r>
        <w:instrText xml:space="preserve"> TC  "</w:instrText>
      </w:r>
      <w:bookmarkStart w:id="87" w:name="_Toc114593437"/>
      <w:r>
        <w:instrText>4.5.</w:instrText>
      </w:r>
      <w:r>
        <w:tab/>
        <w:instrText>PFMA</w:instrText>
      </w:r>
      <w:bookmarkEnd w:id="87"/>
      <w:r>
        <w:instrText xml:space="preserve">" \f c \l 3 </w:instrText>
      </w:r>
      <w:r>
        <w:fldChar w:fldCharType="end"/>
      </w:r>
    </w:p>
    <w:p w14:paraId="50117AB8" w14:textId="6417A06B" w:rsidR="00F55700" w:rsidRDefault="00F55700" w:rsidP="00F55700">
      <w:pPr>
        <w:ind w:firstLine="360"/>
      </w:pPr>
      <w:r>
        <w:t xml:space="preserve">Conocido de sus siglas en inglés como </w:t>
      </w:r>
      <w:proofErr w:type="spellStart"/>
      <w:r>
        <w:t>Process</w:t>
      </w:r>
      <w:proofErr w:type="spellEnd"/>
      <w:r>
        <w:t xml:space="preserve"> </w:t>
      </w:r>
      <w:proofErr w:type="spellStart"/>
      <w:r>
        <w:t>Failure</w:t>
      </w:r>
      <w:proofErr w:type="spellEnd"/>
      <w:r>
        <w:t xml:space="preserve"> </w:t>
      </w:r>
      <w:proofErr w:type="spellStart"/>
      <w:r>
        <w:t>Mode</w:t>
      </w:r>
      <w:proofErr w:type="spellEnd"/>
      <w:r>
        <w:t xml:space="preserve"> </w:t>
      </w:r>
      <w:proofErr w:type="spellStart"/>
      <w:r>
        <w:t>Effects</w:t>
      </w:r>
      <w:proofErr w:type="spellEnd"/>
      <w:r>
        <w:t xml:space="preserve"> </w:t>
      </w:r>
      <w:proofErr w:type="spellStart"/>
      <w:r>
        <w:t>Analysis</w:t>
      </w:r>
      <w:proofErr w:type="spellEnd"/>
      <w:r>
        <w:t xml:space="preserve">. Es un documento muy importante, es una herramienta que se encarga de analizar el proceso, estable el impacto que podría tener un fallo a la hora de la producción, estableciendo parámetros como la severidad, la ocurrencia y la detección. Una vez establecidos esos parámetros se obtendrá lo que se conoce como </w:t>
      </w:r>
      <w:proofErr w:type="spellStart"/>
      <w:r>
        <w:t>Risk</w:t>
      </w:r>
      <w:proofErr w:type="spellEnd"/>
      <w:r>
        <w:t xml:space="preserve"> </w:t>
      </w:r>
      <w:proofErr w:type="spellStart"/>
      <w:r>
        <w:t>Priority</w:t>
      </w:r>
      <w:proofErr w:type="spellEnd"/>
      <w:r>
        <w:t xml:space="preserve"> </w:t>
      </w:r>
      <w:proofErr w:type="spellStart"/>
      <w:r>
        <w:t>Number</w:t>
      </w:r>
      <w:proofErr w:type="spellEnd"/>
      <w:r>
        <w:t>, conocido por su acrónimo RPN. Tras este análisis se estudian las soluciones que tendrían estos errores, antes de empezar la producción.</w:t>
      </w:r>
    </w:p>
    <w:p w14:paraId="797223E6" w14:textId="7C0508FC" w:rsidR="00F55700" w:rsidRDefault="00F55700" w:rsidP="00F55700">
      <w:pPr>
        <w:ind w:firstLine="360"/>
      </w:pPr>
      <w:r>
        <w:lastRenderedPageBreak/>
        <w:t>Su principal función es analizar el problema y ponerle una solución antes de que pueda ocurrir, por este motivo es tan importante. A continuación, se explicará que significa cada parámetro:</w:t>
      </w:r>
    </w:p>
    <w:p w14:paraId="683693EB" w14:textId="4E66E8A0" w:rsidR="00F55700" w:rsidRDefault="00F55700" w:rsidP="00F55700">
      <w:pPr>
        <w:pStyle w:val="Prrafodelista"/>
        <w:numPr>
          <w:ilvl w:val="0"/>
          <w:numId w:val="10"/>
        </w:numPr>
      </w:pPr>
      <w:r>
        <w:t xml:space="preserve">Severidad o </w:t>
      </w:r>
      <w:proofErr w:type="spellStart"/>
      <w:r>
        <w:t>Severity</w:t>
      </w:r>
      <w:proofErr w:type="spellEnd"/>
      <w:r>
        <w:t xml:space="preserve"> en inglés. Evalúa del 1 al 10, el impacto que tendría el fallo en el resultado. Siendo 1 el menor impacto y 10 el más afectaría</w:t>
      </w:r>
      <w:r w:rsidR="00F277BB">
        <w:t>. En general si tienen una puntuación mayor de 8, se requiere un análisis del problema más exhaustivo.</w:t>
      </w:r>
    </w:p>
    <w:p w14:paraId="5CF70E70" w14:textId="77777777" w:rsidR="00F277BB" w:rsidRDefault="00F277BB" w:rsidP="00F277BB">
      <w:pPr>
        <w:pStyle w:val="Prrafodelista"/>
      </w:pPr>
    </w:p>
    <w:p w14:paraId="2D4164DC" w14:textId="0F79DD6A" w:rsidR="00F277BB" w:rsidRDefault="00F277BB" w:rsidP="00F277BB">
      <w:pPr>
        <w:pStyle w:val="Prrafodelista"/>
        <w:numPr>
          <w:ilvl w:val="0"/>
          <w:numId w:val="10"/>
        </w:numPr>
      </w:pPr>
      <w:r>
        <w:t xml:space="preserve">Ocurrencia o </w:t>
      </w:r>
      <w:proofErr w:type="spellStart"/>
      <w:r>
        <w:t>Occurrence</w:t>
      </w:r>
      <w:proofErr w:type="spellEnd"/>
      <w:r>
        <w:t xml:space="preserve"> en inglés. Analiza la posibilidad de que ocurra un fallo. Se mide el 1 al 10, siendo 1 el que tiene una ocurrencia más baja y 10 la más alta.</w:t>
      </w:r>
    </w:p>
    <w:p w14:paraId="34259FBF" w14:textId="77777777" w:rsidR="00F277BB" w:rsidRDefault="00F277BB" w:rsidP="00F277BB">
      <w:pPr>
        <w:pStyle w:val="Prrafodelista"/>
      </w:pPr>
    </w:p>
    <w:p w14:paraId="512FDC5C" w14:textId="41D1B886" w:rsidR="00F277BB" w:rsidRDefault="00F277BB" w:rsidP="00F277BB">
      <w:pPr>
        <w:pStyle w:val="Prrafodelista"/>
        <w:numPr>
          <w:ilvl w:val="0"/>
          <w:numId w:val="10"/>
        </w:numPr>
      </w:pPr>
      <w:r>
        <w:t xml:space="preserve">Detección o </w:t>
      </w:r>
      <w:proofErr w:type="spellStart"/>
      <w:r>
        <w:t>Detection</w:t>
      </w:r>
      <w:proofErr w:type="spellEnd"/>
      <w:r>
        <w:t xml:space="preserve"> en inglés. Evalúa la posibilidad que tiene un fallo de ser detectado. Siendo 1 el que es más probable de detectar y 10 el más difícil de detectar.</w:t>
      </w:r>
    </w:p>
    <w:p w14:paraId="2496465C" w14:textId="77777777" w:rsidR="00F277BB" w:rsidRDefault="00F277BB" w:rsidP="00F277BB">
      <w:pPr>
        <w:pStyle w:val="Prrafodelista"/>
      </w:pPr>
    </w:p>
    <w:p w14:paraId="5C9ED85A" w14:textId="12BF257F" w:rsidR="006812F7" w:rsidRDefault="00F277BB" w:rsidP="00F277BB">
      <w:pPr>
        <w:pStyle w:val="Prrafodelista"/>
        <w:numPr>
          <w:ilvl w:val="0"/>
          <w:numId w:val="10"/>
        </w:numPr>
      </w:pPr>
      <w:r>
        <w:t xml:space="preserve">RPN. Es el resultado de multiplicar los parámetros descritos en este apartado. Severidad x Ocurrencia x Detección. Si el valor es superior a 80 se requiere buscar una </w:t>
      </w:r>
      <w:r w:rsidR="006812F7">
        <w:t xml:space="preserve">   </w:t>
      </w:r>
      <w:r>
        <w:t>solución a ese problema hasta que se reduzca el RPN.</w:t>
      </w:r>
    </w:p>
    <w:p w14:paraId="395C24C4" w14:textId="67806A90" w:rsidR="006812F7" w:rsidRDefault="006812F7" w:rsidP="006812F7">
      <w:r>
        <w:fldChar w:fldCharType="begin"/>
      </w:r>
      <w:r>
        <w:instrText xml:space="preserve"> ADDIN ZOTERO_ITEM CSL_CITATION {"citationID":"KsGjsdyN","properties":{"formattedCitation":"({\\i{}A guide to Process Failure Mode Effects Analysis (PFMEA) | Process Excellence Network}, s.\\uc0\\u160{}f.)","plainCitation":"(A guide to Process Failure Mode Effects Analysis (PFMEA) | Process Excellence Network, s. f.)","noteIndex":0},"citationItems":[{"id":1,"uris":["http://zotero.org/users/8067627/items/Y4GWJ8L8"],"uri":["http://zotero.org/users/8067627/items/Y4GWJ8L8"],"itemData":{"id":1,"type":"webpage","title":"A guide to Process Failure Mode Effects Analysis (PFMEA) | Process Excellence Network","URL":"https://www.processexcellencenetwork.com/lean-six-sigma-business-performance/articles/process-failure-mode-effects-analysis-pfmea","accessed":{"date-parts":[["2021",5,30]]}}}],"schema":"https://github.com/citation-style-language/schema/raw/master/csl-citation.json"} </w:instrText>
      </w:r>
      <w:r>
        <w:fldChar w:fldCharType="separate"/>
      </w:r>
      <w:r w:rsidRPr="006812F7">
        <w:rPr>
          <w:rFonts w:ascii="Calibri" w:hAnsi="Calibri" w:cs="Calibri"/>
          <w:szCs w:val="24"/>
        </w:rPr>
        <w:t>(</w:t>
      </w:r>
      <w:r w:rsidRPr="006812F7">
        <w:rPr>
          <w:rFonts w:ascii="Calibri" w:hAnsi="Calibri" w:cs="Calibri"/>
          <w:i/>
          <w:iCs/>
          <w:szCs w:val="24"/>
        </w:rPr>
        <w:t>A guide to Process Failure Mode Effects Analysis (PFMEA) | Process Excellence Network</w:t>
      </w:r>
      <w:r w:rsidRPr="006812F7">
        <w:rPr>
          <w:rFonts w:ascii="Calibri" w:hAnsi="Calibri" w:cs="Calibri"/>
          <w:szCs w:val="24"/>
        </w:rPr>
        <w:t>, s. f.)</w:t>
      </w:r>
      <w:r>
        <w:fldChar w:fldCharType="end"/>
      </w:r>
    </w:p>
    <w:p w14:paraId="3AA4DEEF" w14:textId="77777777" w:rsidR="00F277BB" w:rsidRDefault="00F277BB" w:rsidP="00F277BB">
      <w:pPr>
        <w:pStyle w:val="Prrafodelista"/>
      </w:pPr>
    </w:p>
    <w:p w14:paraId="3C2D38E1" w14:textId="557EB5A8" w:rsidR="00F277BB" w:rsidRDefault="00F277BB" w:rsidP="00AC677E">
      <w:pPr>
        <w:pStyle w:val="Ttulo3"/>
        <w:numPr>
          <w:ilvl w:val="1"/>
          <w:numId w:val="9"/>
        </w:numPr>
      </w:pPr>
      <w:r>
        <w:t>Control Plan</w:t>
      </w:r>
      <w:r w:rsidR="00D87D8E">
        <w:fldChar w:fldCharType="begin"/>
      </w:r>
      <w:r w:rsidR="00D87D8E">
        <w:instrText xml:space="preserve"> TC  "</w:instrText>
      </w:r>
      <w:bookmarkStart w:id="88" w:name="_Toc114593438"/>
      <w:r w:rsidR="00D87D8E">
        <w:instrText>4.6.</w:instrText>
      </w:r>
      <w:r w:rsidR="00D87D8E">
        <w:tab/>
        <w:instrText>Control Plan</w:instrText>
      </w:r>
      <w:bookmarkEnd w:id="88"/>
      <w:r w:rsidR="00D87D8E">
        <w:instrText xml:space="preserve">" \f c \l 3 </w:instrText>
      </w:r>
      <w:r w:rsidR="00D87D8E">
        <w:fldChar w:fldCharType="end"/>
      </w:r>
    </w:p>
    <w:p w14:paraId="3A859737" w14:textId="0874772E" w:rsidR="00F277BB" w:rsidRDefault="00F277BB" w:rsidP="00B93484">
      <w:pPr>
        <w:ind w:firstLine="360"/>
      </w:pPr>
      <w:r>
        <w:t>Conocido en español como control de seguimiento. Este documento es un registro que se va rellenando sobre los fallos en la producción y luego se guardara para estudiar una mejora y para llevar un control de la línea.</w:t>
      </w:r>
    </w:p>
    <w:p w14:paraId="770CCDA4" w14:textId="1D4B2273" w:rsidR="00F277BB" w:rsidRDefault="00621B9A" w:rsidP="00B93484">
      <w:pPr>
        <w:ind w:firstLine="360"/>
      </w:pPr>
      <w:r>
        <w:t>Se pueden encontrar datos de producción por el ejemplo en número de piezas que se producen, cuantas de estas han salido defectuosas. Este documento es confidencial, pero es importante mencionarlo, ya que tiene una función importante a la hora de ir mejorando con el tiempo las máquinas o procesos para la producción.</w:t>
      </w:r>
    </w:p>
    <w:p w14:paraId="66756353" w14:textId="40706748" w:rsidR="00621B9A" w:rsidRDefault="00621B9A" w:rsidP="00F277BB"/>
    <w:p w14:paraId="3336FFDC" w14:textId="4BECD64A" w:rsidR="00621B9A" w:rsidRDefault="00621B9A" w:rsidP="00AC677E">
      <w:pPr>
        <w:pStyle w:val="Ttulo3"/>
        <w:numPr>
          <w:ilvl w:val="1"/>
          <w:numId w:val="9"/>
        </w:numPr>
      </w:pPr>
      <w:r>
        <w:t xml:space="preserve">Documento de validación </w:t>
      </w:r>
      <w:r w:rsidR="00D87D8E">
        <w:fldChar w:fldCharType="begin"/>
      </w:r>
      <w:r w:rsidR="00D87D8E">
        <w:instrText xml:space="preserve"> TC  "</w:instrText>
      </w:r>
      <w:bookmarkStart w:id="89" w:name="_Toc114593439"/>
      <w:r w:rsidR="00D87D8E">
        <w:instrText>4.7.</w:instrText>
      </w:r>
      <w:r w:rsidR="00D87D8E">
        <w:tab/>
        <w:instrText>Documento de validación</w:instrText>
      </w:r>
      <w:bookmarkEnd w:id="89"/>
      <w:r w:rsidR="00D87D8E">
        <w:instrText xml:space="preserve">" \f c \l 3 </w:instrText>
      </w:r>
      <w:r w:rsidR="00D87D8E">
        <w:fldChar w:fldCharType="end"/>
      </w:r>
    </w:p>
    <w:p w14:paraId="57E5C187" w14:textId="613CFD57" w:rsidR="00794059" w:rsidRDefault="00794059" w:rsidP="00794059">
      <w:pPr>
        <w:ind w:firstLine="360"/>
      </w:pPr>
      <w:r>
        <w:t xml:space="preserve">Este documento tiene la función de mostrar que la línea es apta para la producción, en ella se muestra las especificaciones de las maquinarias. Se especifica el proceso de forma resumida y su validación. </w:t>
      </w:r>
    </w:p>
    <w:p w14:paraId="7BCFE2C5" w14:textId="00662B95" w:rsidR="00794059" w:rsidRDefault="00794059" w:rsidP="00794059">
      <w:pPr>
        <w:ind w:firstLine="360"/>
      </w:pPr>
      <w:r>
        <w:t xml:space="preserve">Una vez especificada se hace unas pruebas a unas </w:t>
      </w:r>
      <w:proofErr w:type="spellStart"/>
      <w:r>
        <w:t>PCBs</w:t>
      </w:r>
      <w:proofErr w:type="spellEnd"/>
      <w:r>
        <w:t xml:space="preserve">, se han cogido 50 </w:t>
      </w:r>
      <w:proofErr w:type="spellStart"/>
      <w:r>
        <w:t>PCBs</w:t>
      </w:r>
      <w:proofErr w:type="spellEnd"/>
      <w:r>
        <w:t xml:space="preserve"> de distintos paneles y de zonas distintas para comprobar la calidad de estas. Se realiza una inspección visual y luego otra eléctrico.</w:t>
      </w:r>
    </w:p>
    <w:p w14:paraId="2F8C2EDD" w14:textId="1E2E6E73" w:rsidR="00C21194" w:rsidRPr="00794059" w:rsidRDefault="00794059" w:rsidP="00C21194">
      <w:pPr>
        <w:ind w:firstLine="360"/>
      </w:pPr>
      <w:r>
        <w:t xml:space="preserve">Una vez terminado los </w:t>
      </w:r>
      <w:proofErr w:type="spellStart"/>
      <w:r>
        <w:t>test</w:t>
      </w:r>
      <w:r w:rsidR="00687229">
        <w:t>s</w:t>
      </w:r>
      <w:proofErr w:type="spellEnd"/>
      <w:r>
        <w:t xml:space="preserve">, se concluye que la línea es </w:t>
      </w:r>
      <w:r w:rsidR="00C21194">
        <w:t xml:space="preserve">válida para la producción. </w:t>
      </w:r>
    </w:p>
    <w:p w14:paraId="06F3FF96" w14:textId="59A0CEDE" w:rsidR="00D406BB" w:rsidRDefault="00D406BB">
      <w:pPr>
        <w:rPr>
          <w:highlight w:val="yellow"/>
        </w:rPr>
        <w:sectPr w:rsidR="00D406BB" w:rsidSect="00D406BB">
          <w:footerReference w:type="default" r:id="rId45"/>
          <w:pgSz w:w="11906" w:h="16838"/>
          <w:pgMar w:top="1418" w:right="1701" w:bottom="1418" w:left="1701" w:header="709" w:footer="709" w:gutter="0"/>
          <w:pgNumType w:start="42"/>
          <w:cols w:space="708"/>
          <w:docGrid w:linePitch="360"/>
        </w:sectPr>
      </w:pPr>
    </w:p>
    <w:p w14:paraId="309824E2" w14:textId="360F6074" w:rsidR="00D87D8E" w:rsidRDefault="00D87D8E">
      <w:pPr>
        <w:rPr>
          <w:highlight w:val="yellow"/>
        </w:rPr>
      </w:pPr>
    </w:p>
    <w:p w14:paraId="57741219" w14:textId="60079FBC" w:rsidR="00D87D8E" w:rsidRDefault="00D87D8E" w:rsidP="00D87D8E">
      <w:pPr>
        <w:pStyle w:val="Ttulo1"/>
        <w:jc w:val="center"/>
        <w:rPr>
          <w:sz w:val="96"/>
          <w:szCs w:val="96"/>
        </w:rPr>
      </w:pPr>
      <w:r w:rsidRPr="00D87D8E">
        <w:rPr>
          <w:sz w:val="96"/>
          <w:szCs w:val="96"/>
        </w:rPr>
        <w:t>Capítulo 5. Conclusiones</w:t>
      </w:r>
      <w:r>
        <w:rPr>
          <w:sz w:val="96"/>
          <w:szCs w:val="96"/>
        </w:rPr>
        <w:fldChar w:fldCharType="begin"/>
      </w:r>
      <w:r>
        <w:rPr>
          <w:sz w:val="96"/>
          <w:szCs w:val="96"/>
        </w:rPr>
        <w:instrText xml:space="preserve"> TC  "</w:instrText>
      </w:r>
      <w:bookmarkStart w:id="90" w:name="_Toc114593440"/>
      <w:r>
        <w:rPr>
          <w:sz w:val="96"/>
          <w:szCs w:val="96"/>
        </w:rPr>
        <w:instrText>Capítulo 5. Conclusiones</w:instrText>
      </w:r>
      <w:bookmarkEnd w:id="9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46"/>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57B7FC37" w:rsidR="00621B9A" w:rsidRDefault="00D87D8E" w:rsidP="00D87D8E">
      <w:pPr>
        <w:pStyle w:val="Ttulo2"/>
      </w:pPr>
      <w:r>
        <w:lastRenderedPageBreak/>
        <w:t>5.1.</w:t>
      </w:r>
      <w:r>
        <w:tab/>
        <w:t xml:space="preserve">Conclusiones </w:t>
      </w:r>
      <w:r w:rsidR="005F6676">
        <w:t>sobre la evaluación económica</w:t>
      </w:r>
      <w:r w:rsidR="005F6676">
        <w:fldChar w:fldCharType="begin"/>
      </w:r>
      <w:r w:rsidR="005F6676">
        <w:instrText xml:space="preserve"> TC  "</w:instrText>
      </w:r>
      <w:bookmarkStart w:id="91" w:name="_Toc114593441"/>
      <w:r w:rsidR="005F6676">
        <w:instrText>5.1.</w:instrText>
      </w:r>
      <w:r w:rsidR="005F6676">
        <w:tab/>
        <w:instrText>Conclusiones sobre la evaluación económica</w:instrText>
      </w:r>
      <w:bookmarkEnd w:id="9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401DF11F" w:rsidR="005F6676" w:rsidRDefault="005F6676" w:rsidP="005F6676">
      <w:pPr>
        <w:pStyle w:val="Ttulo2"/>
      </w:pPr>
      <w:r>
        <w:t>5.2.</w:t>
      </w:r>
      <w:r>
        <w:tab/>
        <w:t xml:space="preserve">Conclusiones sobre la programación </w:t>
      </w:r>
      <w:r w:rsidR="0090317A">
        <w:fldChar w:fldCharType="begin"/>
      </w:r>
      <w:r w:rsidR="0090317A">
        <w:instrText xml:space="preserve"> TC  "</w:instrText>
      </w:r>
      <w:bookmarkStart w:id="92" w:name="_Toc114593442"/>
      <w:r w:rsidR="0090317A">
        <w:instrText>5.2.</w:instrText>
      </w:r>
      <w:r w:rsidR="0090317A">
        <w:tab/>
        <w:instrText>Conclusiones sobre la programación</w:instrText>
      </w:r>
      <w:bookmarkEnd w:id="92"/>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Como conclusión final, puedo decir que la tarea de programación costo con el primer modelo de PCB, luego cuando se hicieron otros diseños, la programación fue realmente sencilla y rápida.</w:t>
      </w:r>
    </w:p>
    <w:p w14:paraId="68983060" w14:textId="77777777" w:rsidR="009D29AA" w:rsidRDefault="009D29AA" w:rsidP="009D29AA">
      <w:pPr>
        <w:ind w:firstLine="360"/>
      </w:pPr>
    </w:p>
    <w:p w14:paraId="0526F6C7" w14:textId="62DC7FC1" w:rsidR="005F6676" w:rsidRDefault="005F6676" w:rsidP="005F6676">
      <w:pPr>
        <w:pStyle w:val="Ttulo2"/>
      </w:pPr>
      <w:r>
        <w:t>5.3.</w:t>
      </w:r>
      <w:r>
        <w:tab/>
        <w:t xml:space="preserve">Conclusiones sobre la producción </w:t>
      </w:r>
      <w:r w:rsidR="0090317A">
        <w:fldChar w:fldCharType="begin"/>
      </w:r>
      <w:r w:rsidR="0090317A">
        <w:instrText xml:space="preserve"> TC  "</w:instrText>
      </w:r>
      <w:bookmarkStart w:id="93" w:name="_Toc114593443"/>
      <w:r w:rsidR="0090317A">
        <w:instrText>5.3.</w:instrText>
      </w:r>
      <w:r w:rsidR="0090317A">
        <w:tab/>
        <w:instrText>Conclusiones sobre la producción</w:instrText>
      </w:r>
      <w:bookmarkEnd w:id="93"/>
      <w:r w:rsidR="0090317A">
        <w:instrText xml:space="preserve">" \f c \l 3 </w:instrText>
      </w:r>
      <w:r w:rsidR="0090317A">
        <w:fldChar w:fldCharType="end"/>
      </w:r>
    </w:p>
    <w:p w14:paraId="0D2F80A4" w14:textId="6CA4649A" w:rsidR="00533320" w:rsidRDefault="009D29AA" w:rsidP="00533320">
      <w:pPr>
        <w:ind w:firstLine="360"/>
      </w:pPr>
      <w:r>
        <w:t>En este punto hay que ser más críticos.  A la hora de producción las máquinas rinden bien, son rápidas, pero realmente no son tan precisas como se esperaba.</w:t>
      </w:r>
    </w:p>
    <w:p w14:paraId="3D70224B" w14:textId="0285C11D" w:rsidR="009D29AA" w:rsidRDefault="009D29AA" w:rsidP="00533320">
      <w:pPr>
        <w:ind w:firstLine="360"/>
      </w:pPr>
      <w:r>
        <w:t xml:space="preserve">A la hora de sacar </w:t>
      </w:r>
      <w:proofErr w:type="spellStart"/>
      <w:r>
        <w:t>PCBs</w:t>
      </w:r>
      <w:proofErr w:type="spellEnd"/>
      <w:r>
        <w:t xml:space="preserve">, y de haber realizado cerca de 30.000 unidades hasta el día de hoy, puedo decir que la maquinaria </w:t>
      </w:r>
      <w:r w:rsidR="00687229">
        <w:t>está</w:t>
      </w:r>
      <w:r>
        <w:t xml:space="preserve"> bien, pero se podría mejorar. Las máquinas han ido haciendo paneles de </w:t>
      </w:r>
      <w:proofErr w:type="spellStart"/>
      <w:r>
        <w:t>PCBs</w:t>
      </w:r>
      <w:proofErr w:type="spellEnd"/>
      <w:r>
        <w:t xml:space="preserve">, cada panel tiene 330 </w:t>
      </w:r>
      <w:proofErr w:type="spellStart"/>
      <w:r>
        <w:t>PCBs</w:t>
      </w:r>
      <w:proofErr w:type="spellEnd"/>
      <w:r>
        <w:t xml:space="preserve"> y de media cada panel tenía una pieza defectuosa.</w:t>
      </w:r>
      <w:r w:rsidR="00533320">
        <w:t xml:space="preserve"> Hay que admitir que este problema también es culpa del diseño de la PCB, que los </w:t>
      </w:r>
      <w:proofErr w:type="spellStart"/>
      <w:r w:rsidR="00533320">
        <w:lastRenderedPageBreak/>
        <w:t>pads</w:t>
      </w:r>
      <w:proofErr w:type="spellEnd"/>
      <w:r w:rsidR="00533320">
        <w:t xml:space="preserve"> no están bien ajustados a los componentes y a la hora de soldar se mueve un componente y no se llega a soldar al </w:t>
      </w:r>
      <w:proofErr w:type="spellStart"/>
      <w:r w:rsidR="00533320">
        <w:t>pad</w:t>
      </w:r>
      <w:proofErr w:type="spellEnd"/>
      <w:r w:rsidR="00533320">
        <w:t xml:space="preserve"> correctamente. </w:t>
      </w:r>
    </w:p>
    <w:p w14:paraId="22C969DC" w14:textId="3D890CB7" w:rsidR="00533320" w:rsidRDefault="00533320" w:rsidP="00533320">
      <w:pPr>
        <w:ind w:firstLine="360"/>
      </w:pPr>
      <w:r>
        <w:t xml:space="preserve">Aun así, la línea no </w:t>
      </w:r>
      <w:r w:rsidR="002E5EC6">
        <w:t>está</w:t>
      </w:r>
      <w:r>
        <w:t xml:space="preserve"> pensada para realizar una producción masiva en un principio sino en realizar pruebas y comprobar que es rentable realizar las “</w:t>
      </w:r>
      <w:proofErr w:type="spellStart"/>
      <w:r>
        <w:t>PCBs</w:t>
      </w:r>
      <w:proofErr w:type="spellEnd"/>
      <w:r>
        <w:t xml:space="preserve"> in </w:t>
      </w:r>
      <w:proofErr w:type="spellStart"/>
      <w:r>
        <w:t>house</w:t>
      </w:r>
      <w:proofErr w:type="spellEnd"/>
      <w:r>
        <w:t>”. Por lo que puedo decir que la línea cumple con su tarea al 100%.</w:t>
      </w:r>
    </w:p>
    <w:p w14:paraId="0781DFD1" w14:textId="77777777" w:rsidR="00533320" w:rsidRDefault="00533320" w:rsidP="005F6676"/>
    <w:p w14:paraId="48F7F67C" w14:textId="1E55F674" w:rsidR="005F6676" w:rsidRDefault="005F6676" w:rsidP="005F6676">
      <w:pPr>
        <w:pStyle w:val="Ttulo2"/>
      </w:pPr>
      <w:r>
        <w:t>5.4.</w:t>
      </w:r>
      <w:r>
        <w:tab/>
        <w:t>Conclusiones generales</w:t>
      </w:r>
      <w:r w:rsidR="0090317A">
        <w:fldChar w:fldCharType="begin"/>
      </w:r>
      <w:r w:rsidR="0090317A">
        <w:instrText xml:space="preserve"> TC  "</w:instrText>
      </w:r>
      <w:bookmarkStart w:id="94" w:name="_Toc114593444"/>
      <w:r w:rsidR="0090317A">
        <w:instrText>5.4.</w:instrText>
      </w:r>
      <w:r w:rsidR="0090317A">
        <w:tab/>
        <w:instrText>Conclusiones generales</w:instrText>
      </w:r>
      <w:bookmarkEnd w:id="94"/>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1F1A9D3E" w:rsidR="00B368DB" w:rsidRPr="00B368DB" w:rsidRDefault="00B368DB" w:rsidP="00B368DB">
      <w:pPr>
        <w:pStyle w:val="Ttulo1"/>
        <w:jc w:val="center"/>
        <w:rPr>
          <w:sz w:val="144"/>
          <w:szCs w:val="144"/>
        </w:rPr>
      </w:pPr>
      <w:r w:rsidRPr="00B368DB">
        <w:rPr>
          <w:sz w:val="96"/>
          <w:szCs w:val="96"/>
        </w:rPr>
        <w:t>Capítulo 6. Bibliografía</w:t>
      </w:r>
      <w:r>
        <w:rPr>
          <w:sz w:val="96"/>
          <w:szCs w:val="96"/>
        </w:rPr>
        <w:t xml:space="preserve"> </w:t>
      </w:r>
      <w:r>
        <w:rPr>
          <w:sz w:val="96"/>
          <w:szCs w:val="96"/>
        </w:rPr>
        <w:fldChar w:fldCharType="begin"/>
      </w:r>
      <w:r>
        <w:rPr>
          <w:sz w:val="96"/>
          <w:szCs w:val="96"/>
        </w:rPr>
        <w:instrText xml:space="preserve"> TC  "</w:instrText>
      </w:r>
      <w:bookmarkStart w:id="95" w:name="_Toc114593445"/>
      <w:r>
        <w:rPr>
          <w:sz w:val="96"/>
          <w:szCs w:val="96"/>
        </w:rPr>
        <w:instrText>Capítulo 6. Bibliografía</w:instrText>
      </w:r>
      <w:bookmarkEnd w:id="95"/>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47"/>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 w:id="62" w:author="Francisco Luque" w:date="2022-09-23T17:26:00Z" w:initials="FL">
    <w:p w14:paraId="1542FFC8" w14:textId="77777777" w:rsidR="00720E28" w:rsidRDefault="00720E28" w:rsidP="00035907">
      <w:pPr>
        <w:pStyle w:val="Textocomentario"/>
      </w:pPr>
      <w:r>
        <w:rPr>
          <w:rStyle w:val="Refdecomentario"/>
        </w:rPr>
        <w:annotationRef/>
      </w:r>
      <w:r>
        <w:t>METER TBM IMAGEN DEL ESQUEMA DE LA RAMPS, FIGURA 17</w:t>
      </w:r>
    </w:p>
  </w:comment>
  <w:comment w:id="63" w:author="Francisco Luque" w:date="2022-09-23T17:27:00Z" w:initials="FL">
    <w:p w14:paraId="78913FF4" w14:textId="77777777" w:rsidR="00720E28" w:rsidRDefault="00720E28" w:rsidP="00EC3960">
      <w:pPr>
        <w:pStyle w:val="Textocomentario"/>
      </w:pPr>
      <w:r>
        <w:rPr>
          <w:rStyle w:val="Refdecomentario"/>
        </w:rPr>
        <w:annotationRef/>
      </w:r>
      <w:r>
        <w:t>Meter TBM UN ESQUEMA DE LA PROTOBOARD FIGURA 19</w:t>
      </w:r>
    </w:p>
  </w:comment>
  <w:comment w:id="66" w:author="Francisco Luque" w:date="2022-09-20T19:48:00Z" w:initials="FL">
    <w:p w14:paraId="4CFC0465" w14:textId="46AC69CE" w:rsidR="006400CC" w:rsidRDefault="006400CC" w:rsidP="0001131E">
      <w:pPr>
        <w:pStyle w:val="Textocomentario"/>
      </w:pPr>
      <w:r>
        <w:rPr>
          <w:rStyle w:val="Refdecomentario"/>
        </w:rPr>
        <w:annotationRef/>
      </w:r>
      <w:r>
        <w:t>METER TAB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Ex w15:paraId="1542FFC8" w15:done="0"/>
  <w15:commentEx w15:paraId="78913FF4" w15:paraIdParent="1542FFC8" w15:done="0"/>
  <w15:commentEx w15:paraId="4CFC0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Extensible w16cex:durableId="26D86AAA" w16cex:dateUtc="2022-09-23T15:26:00Z"/>
  <w16cex:commentExtensible w16cex:durableId="26D86AE9" w16cex:dateUtc="2022-09-23T15:27:00Z"/>
  <w16cex:commentExtensible w16cex:durableId="26D4977B" w16cex:dateUtc="2022-09-20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Id w16cid:paraId="1542FFC8" w16cid:durableId="26D86AAA"/>
  <w16cid:commentId w16cid:paraId="78913FF4" w16cid:durableId="26D86AE9"/>
  <w16cid:commentId w16cid:paraId="4CFC0465" w16cid:durableId="26D497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9806A" w14:textId="77777777" w:rsidR="000F7C59" w:rsidRDefault="000F7C59" w:rsidP="00DA5357">
      <w:pPr>
        <w:spacing w:after="0" w:line="240" w:lineRule="auto"/>
      </w:pPr>
      <w:r>
        <w:separator/>
      </w:r>
    </w:p>
  </w:endnote>
  <w:endnote w:type="continuationSeparator" w:id="0">
    <w:p w14:paraId="0CFF3970" w14:textId="77777777" w:rsidR="000F7C59" w:rsidRDefault="000F7C59"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895C53" w14:textId="49013F82" w:rsidR="00D406BB" w:rsidRDefault="00D406BB" w:rsidP="00D406BB">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AEE0C" w14:textId="28614135" w:rsidR="00D406BB" w:rsidRDefault="00D406BB" w:rsidP="00D406BB">
    <w:pPr>
      <w:pStyle w:val="Piedepgina"/>
      <w:tabs>
        <w:tab w:val="left" w:pos="461"/>
        <w:tab w:val="left" w:pos="7056"/>
      </w:tabs>
    </w:pPr>
    <w:r>
      <w:tab/>
    </w:r>
    <w:r>
      <w:tab/>
      <w:t>Capítulo 4. Puesta en marcha</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6D834" w14:textId="77777777" w:rsidR="000F7C59" w:rsidRDefault="000F7C59" w:rsidP="00DA5357">
      <w:pPr>
        <w:spacing w:after="0" w:line="240" w:lineRule="auto"/>
      </w:pPr>
      <w:r>
        <w:separator/>
      </w:r>
    </w:p>
  </w:footnote>
  <w:footnote w:type="continuationSeparator" w:id="0">
    <w:p w14:paraId="468FC56A" w14:textId="77777777" w:rsidR="000F7C59" w:rsidRDefault="000F7C59"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2"/>
  </w:num>
  <w:num w:numId="2" w16cid:durableId="14960513">
    <w:abstractNumId w:val="0"/>
  </w:num>
  <w:num w:numId="3" w16cid:durableId="2123380791">
    <w:abstractNumId w:val="8"/>
  </w:num>
  <w:num w:numId="4" w16cid:durableId="154221659">
    <w:abstractNumId w:val="1"/>
  </w:num>
  <w:num w:numId="5" w16cid:durableId="887842368">
    <w:abstractNumId w:val="9"/>
  </w:num>
  <w:num w:numId="6" w16cid:durableId="2090347355">
    <w:abstractNumId w:val="6"/>
  </w:num>
  <w:num w:numId="7" w16cid:durableId="1193302139">
    <w:abstractNumId w:val="10"/>
  </w:num>
  <w:num w:numId="8" w16cid:durableId="1989048645">
    <w:abstractNumId w:val="11"/>
  </w:num>
  <w:num w:numId="9" w16cid:durableId="1905753036">
    <w:abstractNumId w:val="13"/>
  </w:num>
  <w:num w:numId="10" w16cid:durableId="818888919">
    <w:abstractNumId w:val="3"/>
  </w:num>
  <w:num w:numId="11" w16cid:durableId="986936665">
    <w:abstractNumId w:val="4"/>
  </w:num>
  <w:num w:numId="12" w16cid:durableId="1418358477">
    <w:abstractNumId w:val="7"/>
  </w:num>
  <w:num w:numId="13" w16cid:durableId="1105685250">
    <w:abstractNumId w:val="2"/>
  </w:num>
  <w:num w:numId="14" w16cid:durableId="16340326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3D88"/>
    <w:rsid w:val="00023710"/>
    <w:rsid w:val="00023B45"/>
    <w:rsid w:val="00046E52"/>
    <w:rsid w:val="00063A75"/>
    <w:rsid w:val="00084FB2"/>
    <w:rsid w:val="000B7A9D"/>
    <w:rsid w:val="000D153A"/>
    <w:rsid w:val="000D2304"/>
    <w:rsid w:val="000F5150"/>
    <w:rsid w:val="000F7C59"/>
    <w:rsid w:val="00107189"/>
    <w:rsid w:val="0011748F"/>
    <w:rsid w:val="00120D71"/>
    <w:rsid w:val="00121AFE"/>
    <w:rsid w:val="00137934"/>
    <w:rsid w:val="00144ACA"/>
    <w:rsid w:val="00163D4C"/>
    <w:rsid w:val="001709D9"/>
    <w:rsid w:val="00176545"/>
    <w:rsid w:val="00186B0E"/>
    <w:rsid w:val="0019535F"/>
    <w:rsid w:val="001B027A"/>
    <w:rsid w:val="001B2852"/>
    <w:rsid w:val="001B393B"/>
    <w:rsid w:val="001B6DA8"/>
    <w:rsid w:val="001E13EA"/>
    <w:rsid w:val="00202D12"/>
    <w:rsid w:val="002215A7"/>
    <w:rsid w:val="00244C14"/>
    <w:rsid w:val="00246DD5"/>
    <w:rsid w:val="0025602D"/>
    <w:rsid w:val="0025603C"/>
    <w:rsid w:val="00264D4E"/>
    <w:rsid w:val="00273E02"/>
    <w:rsid w:val="00280E8E"/>
    <w:rsid w:val="00290C90"/>
    <w:rsid w:val="002A1177"/>
    <w:rsid w:val="002D09BF"/>
    <w:rsid w:val="002E5EC6"/>
    <w:rsid w:val="002E6519"/>
    <w:rsid w:val="00305946"/>
    <w:rsid w:val="003157D7"/>
    <w:rsid w:val="0033765E"/>
    <w:rsid w:val="00343D94"/>
    <w:rsid w:val="00355FE4"/>
    <w:rsid w:val="0035772A"/>
    <w:rsid w:val="003600B4"/>
    <w:rsid w:val="00367C65"/>
    <w:rsid w:val="003706EC"/>
    <w:rsid w:val="003725E7"/>
    <w:rsid w:val="00375C44"/>
    <w:rsid w:val="00386029"/>
    <w:rsid w:val="003904EA"/>
    <w:rsid w:val="00390CC4"/>
    <w:rsid w:val="00396B95"/>
    <w:rsid w:val="003A1461"/>
    <w:rsid w:val="003B7525"/>
    <w:rsid w:val="003B7C9B"/>
    <w:rsid w:val="003C45DB"/>
    <w:rsid w:val="003C677F"/>
    <w:rsid w:val="003D6B75"/>
    <w:rsid w:val="003D7BEF"/>
    <w:rsid w:val="003E0443"/>
    <w:rsid w:val="003F49A6"/>
    <w:rsid w:val="003F67E0"/>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47904"/>
    <w:rsid w:val="005511D5"/>
    <w:rsid w:val="00554FC9"/>
    <w:rsid w:val="00560997"/>
    <w:rsid w:val="00565479"/>
    <w:rsid w:val="0057278A"/>
    <w:rsid w:val="00580331"/>
    <w:rsid w:val="00594AE4"/>
    <w:rsid w:val="00597405"/>
    <w:rsid w:val="005A2181"/>
    <w:rsid w:val="005A51AF"/>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21B9A"/>
    <w:rsid w:val="006275F2"/>
    <w:rsid w:val="006400CC"/>
    <w:rsid w:val="006575FD"/>
    <w:rsid w:val="006644BD"/>
    <w:rsid w:val="006812F7"/>
    <w:rsid w:val="00682B0F"/>
    <w:rsid w:val="00687229"/>
    <w:rsid w:val="006A7AE9"/>
    <w:rsid w:val="006B07AA"/>
    <w:rsid w:val="006C22ED"/>
    <w:rsid w:val="006E1679"/>
    <w:rsid w:val="006E1DEA"/>
    <w:rsid w:val="006E79E7"/>
    <w:rsid w:val="007012BF"/>
    <w:rsid w:val="00710CD1"/>
    <w:rsid w:val="00720E28"/>
    <w:rsid w:val="0072733E"/>
    <w:rsid w:val="007312A2"/>
    <w:rsid w:val="007471FE"/>
    <w:rsid w:val="00757E24"/>
    <w:rsid w:val="00767FAA"/>
    <w:rsid w:val="00775E72"/>
    <w:rsid w:val="00776534"/>
    <w:rsid w:val="0077669C"/>
    <w:rsid w:val="00776DF4"/>
    <w:rsid w:val="00786B5F"/>
    <w:rsid w:val="0079331D"/>
    <w:rsid w:val="00794059"/>
    <w:rsid w:val="007A33F4"/>
    <w:rsid w:val="007A52CF"/>
    <w:rsid w:val="007B0C4E"/>
    <w:rsid w:val="007B0F48"/>
    <w:rsid w:val="007B7EF4"/>
    <w:rsid w:val="007C52FA"/>
    <w:rsid w:val="007D6079"/>
    <w:rsid w:val="007E037D"/>
    <w:rsid w:val="007E5850"/>
    <w:rsid w:val="007F11B6"/>
    <w:rsid w:val="007F5D21"/>
    <w:rsid w:val="00803E81"/>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A044A"/>
    <w:rsid w:val="008A6021"/>
    <w:rsid w:val="008A63F0"/>
    <w:rsid w:val="008A6EDB"/>
    <w:rsid w:val="008A7F9C"/>
    <w:rsid w:val="008C7155"/>
    <w:rsid w:val="008D5132"/>
    <w:rsid w:val="008E0040"/>
    <w:rsid w:val="008E3A9E"/>
    <w:rsid w:val="008E41C0"/>
    <w:rsid w:val="008F0951"/>
    <w:rsid w:val="008F4638"/>
    <w:rsid w:val="00900A93"/>
    <w:rsid w:val="0090317A"/>
    <w:rsid w:val="00911060"/>
    <w:rsid w:val="00916E46"/>
    <w:rsid w:val="00921A47"/>
    <w:rsid w:val="00922E1B"/>
    <w:rsid w:val="00925C25"/>
    <w:rsid w:val="009316F7"/>
    <w:rsid w:val="0094320C"/>
    <w:rsid w:val="009453BF"/>
    <w:rsid w:val="00953172"/>
    <w:rsid w:val="00954BBA"/>
    <w:rsid w:val="0096240F"/>
    <w:rsid w:val="00971B38"/>
    <w:rsid w:val="0097413B"/>
    <w:rsid w:val="00981709"/>
    <w:rsid w:val="00983139"/>
    <w:rsid w:val="009852CE"/>
    <w:rsid w:val="00986223"/>
    <w:rsid w:val="00996485"/>
    <w:rsid w:val="009A2950"/>
    <w:rsid w:val="009B45BC"/>
    <w:rsid w:val="009B50BA"/>
    <w:rsid w:val="009B5C8B"/>
    <w:rsid w:val="009C5DC8"/>
    <w:rsid w:val="009D0E69"/>
    <w:rsid w:val="009D29AA"/>
    <w:rsid w:val="009E1570"/>
    <w:rsid w:val="009F72FA"/>
    <w:rsid w:val="00A00D0C"/>
    <w:rsid w:val="00A03985"/>
    <w:rsid w:val="00A14B9D"/>
    <w:rsid w:val="00A22C27"/>
    <w:rsid w:val="00A273EA"/>
    <w:rsid w:val="00A40D36"/>
    <w:rsid w:val="00A54CBB"/>
    <w:rsid w:val="00A633D7"/>
    <w:rsid w:val="00A70EC8"/>
    <w:rsid w:val="00A735C0"/>
    <w:rsid w:val="00A80AD7"/>
    <w:rsid w:val="00A9373E"/>
    <w:rsid w:val="00AA2549"/>
    <w:rsid w:val="00AA2EA5"/>
    <w:rsid w:val="00AA60C6"/>
    <w:rsid w:val="00AB1D27"/>
    <w:rsid w:val="00AC677E"/>
    <w:rsid w:val="00AD2DA1"/>
    <w:rsid w:val="00AE0BF0"/>
    <w:rsid w:val="00AE3ED1"/>
    <w:rsid w:val="00AE4552"/>
    <w:rsid w:val="00AE5E8F"/>
    <w:rsid w:val="00AF73B7"/>
    <w:rsid w:val="00B01F27"/>
    <w:rsid w:val="00B03CF4"/>
    <w:rsid w:val="00B1489A"/>
    <w:rsid w:val="00B22832"/>
    <w:rsid w:val="00B368DB"/>
    <w:rsid w:val="00B36EA9"/>
    <w:rsid w:val="00B5228B"/>
    <w:rsid w:val="00B63385"/>
    <w:rsid w:val="00B6411D"/>
    <w:rsid w:val="00B70E68"/>
    <w:rsid w:val="00B739A7"/>
    <w:rsid w:val="00B83E6B"/>
    <w:rsid w:val="00B90872"/>
    <w:rsid w:val="00B930DF"/>
    <w:rsid w:val="00B93484"/>
    <w:rsid w:val="00B96EBC"/>
    <w:rsid w:val="00B97A02"/>
    <w:rsid w:val="00BA582A"/>
    <w:rsid w:val="00BA657F"/>
    <w:rsid w:val="00BC2C46"/>
    <w:rsid w:val="00BC49DA"/>
    <w:rsid w:val="00BC6880"/>
    <w:rsid w:val="00BF6951"/>
    <w:rsid w:val="00C025A0"/>
    <w:rsid w:val="00C056B0"/>
    <w:rsid w:val="00C06A86"/>
    <w:rsid w:val="00C07068"/>
    <w:rsid w:val="00C21194"/>
    <w:rsid w:val="00C269CE"/>
    <w:rsid w:val="00C37FD4"/>
    <w:rsid w:val="00C516CB"/>
    <w:rsid w:val="00C53F19"/>
    <w:rsid w:val="00C70BC7"/>
    <w:rsid w:val="00C837A5"/>
    <w:rsid w:val="00C9150B"/>
    <w:rsid w:val="00CA368E"/>
    <w:rsid w:val="00CA7564"/>
    <w:rsid w:val="00CB5287"/>
    <w:rsid w:val="00CB707B"/>
    <w:rsid w:val="00CC4AFA"/>
    <w:rsid w:val="00CD3F53"/>
    <w:rsid w:val="00CE4FA2"/>
    <w:rsid w:val="00CF0F73"/>
    <w:rsid w:val="00CF3820"/>
    <w:rsid w:val="00D05952"/>
    <w:rsid w:val="00D11D78"/>
    <w:rsid w:val="00D1576A"/>
    <w:rsid w:val="00D27C4B"/>
    <w:rsid w:val="00D406BB"/>
    <w:rsid w:val="00D50A0C"/>
    <w:rsid w:val="00D54378"/>
    <w:rsid w:val="00D608DE"/>
    <w:rsid w:val="00D87D8E"/>
    <w:rsid w:val="00D962CA"/>
    <w:rsid w:val="00D97FF5"/>
    <w:rsid w:val="00DA0D84"/>
    <w:rsid w:val="00DA349B"/>
    <w:rsid w:val="00DA5357"/>
    <w:rsid w:val="00DA5A19"/>
    <w:rsid w:val="00DA6CC4"/>
    <w:rsid w:val="00DC04AF"/>
    <w:rsid w:val="00DE0DDA"/>
    <w:rsid w:val="00E06EC7"/>
    <w:rsid w:val="00E10ADC"/>
    <w:rsid w:val="00E27C90"/>
    <w:rsid w:val="00E32F0A"/>
    <w:rsid w:val="00E33CC4"/>
    <w:rsid w:val="00E40C8E"/>
    <w:rsid w:val="00E4687E"/>
    <w:rsid w:val="00E5189E"/>
    <w:rsid w:val="00E54BF3"/>
    <w:rsid w:val="00E62FD7"/>
    <w:rsid w:val="00E63B3E"/>
    <w:rsid w:val="00E67AD9"/>
    <w:rsid w:val="00E67B0E"/>
    <w:rsid w:val="00E90E5F"/>
    <w:rsid w:val="00E91DFA"/>
    <w:rsid w:val="00EA1C31"/>
    <w:rsid w:val="00EB2D93"/>
    <w:rsid w:val="00EB54A3"/>
    <w:rsid w:val="00ED64AE"/>
    <w:rsid w:val="00EE64CE"/>
    <w:rsid w:val="00EF6322"/>
    <w:rsid w:val="00F145C5"/>
    <w:rsid w:val="00F268A6"/>
    <w:rsid w:val="00F277BB"/>
    <w:rsid w:val="00F46CDC"/>
    <w:rsid w:val="00F55700"/>
    <w:rsid w:val="00F65AB8"/>
    <w:rsid w:val="00F84F0D"/>
    <w:rsid w:val="00FA4065"/>
    <w:rsid w:val="00FC0A46"/>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footer" Target="footer11.xml"/><Relationship Id="rId50"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jpeg"/><Relationship Id="rId46"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jpeg"/><Relationship Id="rId49"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png"/><Relationship Id="rId43" Type="http://schemas.openxmlformats.org/officeDocument/2006/relationships/footer" Target="footer7.xm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1</TotalTime>
  <Pages>58</Pages>
  <Words>11416</Words>
  <Characters>62794</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05</cp:revision>
  <dcterms:created xsi:type="dcterms:W3CDTF">2021-05-25T06:23:00Z</dcterms:created>
  <dcterms:modified xsi:type="dcterms:W3CDTF">2022-09-2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